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8315882"/>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w:t>
      </w:r>
      <w:r w:rsidR="006A4A8F">
        <w:rPr>
          <w:rFonts w:cs="Times New Roman"/>
          <w:b w:val="0"/>
          <w:i/>
          <w:sz w:val="28"/>
          <w:szCs w:val="24"/>
        </w:rPr>
        <w:t>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35707771" wp14:editId="36A2FFEB">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r w:rsidR="005F2C68">
        <w:rPr>
          <w:rFonts w:cs="Times New Roman"/>
          <w:szCs w:val="24"/>
        </w:rPr>
        <w:t>(REVISI)</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8000D3" w:rsidP="008000D3">
      <w:pPr>
        <w:pStyle w:val="Heading1"/>
        <w:spacing w:before="0" w:line="720" w:lineRule="auto"/>
        <w:rPr>
          <w:rFonts w:cs="Times New Roman"/>
          <w:b w:val="0"/>
          <w:color w:val="auto"/>
          <w:szCs w:val="24"/>
          <w:lang w:val="id-ID"/>
        </w:rPr>
      </w:pPr>
      <w:bookmarkStart w:id="2" w:name="_Toc25141830"/>
      <w:bookmarkStart w:id="3" w:name="_Toc48315883"/>
      <w:r w:rsidRPr="00484C21">
        <w:rPr>
          <w:rFonts w:cs="Times New Roman"/>
          <w:color w:val="auto"/>
          <w:szCs w:val="24"/>
          <w:lang w:val="id-ID"/>
        </w:rPr>
        <w:lastRenderedPageBreak/>
        <w:t>HALAMAN PERSETUJUAN</w:t>
      </w:r>
      <w:bookmarkEnd w:id="1"/>
      <w:bookmarkEnd w:id="2"/>
      <w:bookmarkEnd w:id="3"/>
    </w:p>
    <w:p w:rsidR="00856DB0" w:rsidRPr="00856DB0" w:rsidRDefault="00856DB0" w:rsidP="00856DB0">
      <w:pPr>
        <w:widowControl w:val="0"/>
        <w:autoSpaceDE w:val="0"/>
        <w:autoSpaceDN w:val="0"/>
        <w:spacing w:after="0"/>
        <w:ind w:left="588" w:right="235"/>
        <w:rPr>
          <w:rFonts w:eastAsia="Times New Roman" w:cs="Times New Roman"/>
          <w:lang w:val="id"/>
        </w:rPr>
      </w:pPr>
      <w:r w:rsidRPr="00856DB0">
        <w:rPr>
          <w:rFonts w:eastAsia="Times New Roman" w:cs="Times New Roman"/>
          <w:lang w:val="id"/>
        </w:rPr>
        <w:t xml:space="preserve">Proposal skripsi ini dengan judul </w:t>
      </w:r>
      <w:r w:rsidRPr="00856DB0">
        <w:rPr>
          <w:rFonts w:eastAsia="Times New Roman" w:cs="Times New Roman"/>
          <w:b/>
          <w:i/>
          <w:lang w:val="id"/>
        </w:rPr>
        <w:t xml:space="preserve">Implementasi IoT pada Pertanian Vertikal (Vertical Farming) menggunakan Sistem Irigasi Kabut </w:t>
      </w:r>
      <w:r w:rsidRPr="00856DB0">
        <w:rPr>
          <w:rFonts w:eastAsia="Times New Roman" w:cs="Times New Roman"/>
          <w:lang w:val="id"/>
        </w:rPr>
        <w:t>oleh Ivana Yuni Astari NIM 425 17 044 dinyatakan layak untuk dilanjutkan sebagai Tugas Akhir.</w:t>
      </w: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autoSpaceDE w:val="0"/>
        <w:autoSpaceDN w:val="0"/>
        <w:spacing w:before="6" w:after="0" w:line="240" w:lineRule="auto"/>
        <w:jc w:val="left"/>
        <w:rPr>
          <w:rFonts w:eastAsia="Times New Roman" w:cs="Times New Roman"/>
          <w:sz w:val="20"/>
          <w:szCs w:val="24"/>
          <w:lang w:val="id"/>
        </w:rPr>
      </w:pPr>
    </w:p>
    <w:p w:rsidR="00856DB0" w:rsidRPr="00856DB0" w:rsidRDefault="00856DB0" w:rsidP="00856DB0">
      <w:pPr>
        <w:widowControl w:val="0"/>
        <w:autoSpaceDE w:val="0"/>
        <w:autoSpaceDN w:val="0"/>
        <w:spacing w:after="0" w:line="240" w:lineRule="auto"/>
        <w:ind w:right="117"/>
        <w:jc w:val="right"/>
        <w:rPr>
          <w:rFonts w:eastAsia="Times New Roman" w:cs="Times New Roman"/>
          <w:szCs w:val="24"/>
          <w:lang w:val="id"/>
        </w:rPr>
      </w:pPr>
      <w:r w:rsidRPr="00856DB0">
        <w:rPr>
          <w:rFonts w:eastAsia="Times New Roman" w:cs="Times New Roman"/>
          <w:szCs w:val="24"/>
          <w:lang w:val="id"/>
        </w:rPr>
        <w:t>Makassar, Agustus 2020</w:t>
      </w: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tabs>
          <w:tab w:val="left" w:pos="5040"/>
        </w:tabs>
        <w:autoSpaceDE w:val="0"/>
        <w:autoSpaceDN w:val="0"/>
        <w:spacing w:before="164" w:after="0" w:line="240" w:lineRule="auto"/>
        <w:ind w:left="588"/>
        <w:jc w:val="left"/>
        <w:rPr>
          <w:rFonts w:eastAsia="Times New Roman" w:cs="Times New Roman"/>
          <w:szCs w:val="24"/>
          <w:lang w:val="id"/>
        </w:rPr>
      </w:pPr>
      <w:r w:rsidRPr="00856DB0">
        <w:rPr>
          <w:rFonts w:eastAsia="Times New Roman" w:cs="Times New Roman"/>
          <w:noProof/>
          <w:szCs w:val="24"/>
        </w:rPr>
        <mc:AlternateContent>
          <mc:Choice Requires="wps">
            <w:drawing>
              <wp:anchor distT="0" distB="0" distL="114300" distR="114300" simplePos="0" relativeHeight="251659264" behindDoc="0" locked="0" layoutInCell="1" allowOverlap="1">
                <wp:simplePos x="0" y="0"/>
                <wp:positionH relativeFrom="page">
                  <wp:posOffset>2143760</wp:posOffset>
                </wp:positionH>
                <wp:positionV relativeFrom="paragraph">
                  <wp:posOffset>175895</wp:posOffset>
                </wp:positionV>
                <wp:extent cx="1205230" cy="1021080"/>
                <wp:effectExtent l="0" t="0" r="13970" b="26670"/>
                <wp:wrapNone/>
                <wp:docPr id="16"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05230" cy="1021080"/>
                        </a:xfrm>
                        <a:custGeom>
                          <a:avLst/>
                          <a:gdLst>
                            <a:gd name="T0" fmla="+- 0 3188 2791"/>
                            <a:gd name="T1" fmla="*/ T0 w 1898"/>
                            <a:gd name="T2" fmla="+- 0 1066 307"/>
                            <a:gd name="T3" fmla="*/ 1066 h 1608"/>
                            <a:gd name="T4" fmla="+- 0 3140 2791"/>
                            <a:gd name="T5" fmla="*/ T4 w 1898"/>
                            <a:gd name="T6" fmla="+- 0 1120 307"/>
                            <a:gd name="T7" fmla="*/ 1120 h 1608"/>
                            <a:gd name="T8" fmla="+- 0 3079 2791"/>
                            <a:gd name="T9" fmla="*/ T8 w 1898"/>
                            <a:gd name="T10" fmla="+- 0 1214 307"/>
                            <a:gd name="T11" fmla="*/ 1214 h 1608"/>
                            <a:gd name="T12" fmla="+- 0 2990 2791"/>
                            <a:gd name="T13" fmla="*/ T12 w 1898"/>
                            <a:gd name="T14" fmla="+- 0 1344 307"/>
                            <a:gd name="T15" fmla="*/ 1344 h 1608"/>
                            <a:gd name="T16" fmla="+- 0 2970 2791"/>
                            <a:gd name="T17" fmla="*/ T16 w 1898"/>
                            <a:gd name="T18" fmla="+- 0 1453 307"/>
                            <a:gd name="T19" fmla="*/ 1453 h 1608"/>
                            <a:gd name="T20" fmla="+- 0 3070 2791"/>
                            <a:gd name="T21" fmla="*/ T20 w 1898"/>
                            <a:gd name="T22" fmla="+- 0 1436 307"/>
                            <a:gd name="T23" fmla="*/ 1436 h 1608"/>
                            <a:gd name="T24" fmla="+- 0 3152 2791"/>
                            <a:gd name="T25" fmla="*/ T24 w 1898"/>
                            <a:gd name="T26" fmla="+- 0 1421 307"/>
                            <a:gd name="T27" fmla="*/ 1421 h 1608"/>
                            <a:gd name="T28" fmla="+- 0 3164 2791"/>
                            <a:gd name="T29" fmla="*/ T28 w 1898"/>
                            <a:gd name="T30" fmla="+- 0 1537 307"/>
                            <a:gd name="T31" fmla="*/ 1537 h 1608"/>
                            <a:gd name="T32" fmla="+- 0 3158 2791"/>
                            <a:gd name="T33" fmla="*/ T32 w 1898"/>
                            <a:gd name="T34" fmla="+- 0 1688 307"/>
                            <a:gd name="T35" fmla="*/ 1688 h 1608"/>
                            <a:gd name="T36" fmla="+- 0 3230 2791"/>
                            <a:gd name="T37" fmla="*/ T36 w 1898"/>
                            <a:gd name="T38" fmla="+- 0 1844 307"/>
                            <a:gd name="T39" fmla="*/ 1844 h 1608"/>
                            <a:gd name="T40" fmla="+- 0 3343 2791"/>
                            <a:gd name="T41" fmla="*/ T40 w 1898"/>
                            <a:gd name="T42" fmla="+- 0 1751 307"/>
                            <a:gd name="T43" fmla="*/ 1751 h 1608"/>
                            <a:gd name="T44" fmla="+- 0 3401 2791"/>
                            <a:gd name="T45" fmla="*/ T44 w 1898"/>
                            <a:gd name="T46" fmla="+- 0 1606 307"/>
                            <a:gd name="T47" fmla="*/ 1606 h 1608"/>
                            <a:gd name="T48" fmla="+- 0 3432 2791"/>
                            <a:gd name="T49" fmla="*/ T48 w 1898"/>
                            <a:gd name="T50" fmla="+- 0 1460 307"/>
                            <a:gd name="T51" fmla="*/ 1460 h 1608"/>
                            <a:gd name="T52" fmla="+- 0 3446 2791"/>
                            <a:gd name="T53" fmla="*/ T52 w 1898"/>
                            <a:gd name="T54" fmla="+- 0 1309 307"/>
                            <a:gd name="T55" fmla="*/ 1309 h 1608"/>
                            <a:gd name="T56" fmla="+- 0 3443 2791"/>
                            <a:gd name="T57" fmla="*/ T56 w 1898"/>
                            <a:gd name="T58" fmla="+- 0 1154 307"/>
                            <a:gd name="T59" fmla="*/ 1154 h 1608"/>
                            <a:gd name="T60" fmla="+- 0 3421 2791"/>
                            <a:gd name="T61" fmla="*/ T60 w 1898"/>
                            <a:gd name="T62" fmla="+- 0 1000 307"/>
                            <a:gd name="T63" fmla="*/ 1000 h 1608"/>
                            <a:gd name="T64" fmla="+- 0 3380 2791"/>
                            <a:gd name="T65" fmla="*/ T64 w 1898"/>
                            <a:gd name="T66" fmla="+- 0 854 307"/>
                            <a:gd name="T67" fmla="*/ 854 h 1608"/>
                            <a:gd name="T68" fmla="+- 0 3321 2791"/>
                            <a:gd name="T69" fmla="*/ T68 w 1898"/>
                            <a:gd name="T70" fmla="+- 0 731 307"/>
                            <a:gd name="T71" fmla="*/ 731 h 1608"/>
                            <a:gd name="T72" fmla="+- 0 3216 2791"/>
                            <a:gd name="T73" fmla="*/ T72 w 1898"/>
                            <a:gd name="T74" fmla="+- 0 632 307"/>
                            <a:gd name="T75" fmla="*/ 632 h 1608"/>
                            <a:gd name="T76" fmla="+- 0 3086 2791"/>
                            <a:gd name="T77" fmla="*/ T76 w 1898"/>
                            <a:gd name="T78" fmla="+- 0 640 307"/>
                            <a:gd name="T79" fmla="*/ 640 h 1608"/>
                            <a:gd name="T80" fmla="+- 0 2979 2791"/>
                            <a:gd name="T81" fmla="*/ T80 w 1898"/>
                            <a:gd name="T82" fmla="+- 0 740 307"/>
                            <a:gd name="T83" fmla="*/ 740 h 1608"/>
                            <a:gd name="T84" fmla="+- 0 2902 2791"/>
                            <a:gd name="T85" fmla="*/ T84 w 1898"/>
                            <a:gd name="T86" fmla="+- 0 871 307"/>
                            <a:gd name="T87" fmla="*/ 871 h 1608"/>
                            <a:gd name="T88" fmla="+- 0 2850 2791"/>
                            <a:gd name="T89" fmla="*/ T88 w 1898"/>
                            <a:gd name="T90" fmla="+- 0 988 307"/>
                            <a:gd name="T91" fmla="*/ 988 h 1608"/>
                            <a:gd name="T92" fmla="+- 0 2813 2791"/>
                            <a:gd name="T93" fmla="*/ T92 w 1898"/>
                            <a:gd name="T94" fmla="+- 0 1118 307"/>
                            <a:gd name="T95" fmla="*/ 1118 h 1608"/>
                            <a:gd name="T96" fmla="+- 0 2794 2791"/>
                            <a:gd name="T97" fmla="*/ T96 w 1898"/>
                            <a:gd name="T98" fmla="+- 0 1262 307"/>
                            <a:gd name="T99" fmla="*/ 1262 h 1608"/>
                            <a:gd name="T100" fmla="+- 0 2794 2791"/>
                            <a:gd name="T101" fmla="*/ T100 w 1898"/>
                            <a:gd name="T102" fmla="+- 0 1412 307"/>
                            <a:gd name="T103" fmla="*/ 1412 h 1608"/>
                            <a:gd name="T104" fmla="+- 0 2816 2791"/>
                            <a:gd name="T105" fmla="*/ T104 w 1898"/>
                            <a:gd name="T106" fmla="+- 0 1559 307"/>
                            <a:gd name="T107" fmla="*/ 1559 h 1608"/>
                            <a:gd name="T108" fmla="+- 0 2863 2791"/>
                            <a:gd name="T109" fmla="*/ T108 w 1898"/>
                            <a:gd name="T110" fmla="+- 0 1695 307"/>
                            <a:gd name="T111" fmla="*/ 1695 h 1608"/>
                            <a:gd name="T112" fmla="+- 0 2937 2791"/>
                            <a:gd name="T113" fmla="*/ T112 w 1898"/>
                            <a:gd name="T114" fmla="+- 0 1811 307"/>
                            <a:gd name="T115" fmla="*/ 1811 h 1608"/>
                            <a:gd name="T116" fmla="+- 0 3041 2791"/>
                            <a:gd name="T117" fmla="*/ T116 w 1898"/>
                            <a:gd name="T118" fmla="+- 0 1900 307"/>
                            <a:gd name="T119" fmla="*/ 1900 h 1608"/>
                            <a:gd name="T120" fmla="+- 0 3137 2791"/>
                            <a:gd name="T121" fmla="*/ T120 w 1898"/>
                            <a:gd name="T122" fmla="+- 0 1891 307"/>
                            <a:gd name="T123" fmla="*/ 1891 h 1608"/>
                            <a:gd name="T124" fmla="+- 0 3192 2791"/>
                            <a:gd name="T125" fmla="*/ T124 w 1898"/>
                            <a:gd name="T126" fmla="+- 0 1704 307"/>
                            <a:gd name="T127" fmla="*/ 1704 h 1608"/>
                            <a:gd name="T128" fmla="+- 0 3195 2791"/>
                            <a:gd name="T129" fmla="*/ T128 w 1898"/>
                            <a:gd name="T130" fmla="+- 0 1580 307"/>
                            <a:gd name="T131" fmla="*/ 1580 h 1608"/>
                            <a:gd name="T132" fmla="+- 0 3174 2791"/>
                            <a:gd name="T133" fmla="*/ T132 w 1898"/>
                            <a:gd name="T134" fmla="+- 0 1566 307"/>
                            <a:gd name="T135" fmla="*/ 1566 h 1608"/>
                            <a:gd name="T136" fmla="+- 0 3196 2791"/>
                            <a:gd name="T137" fmla="*/ T136 w 1898"/>
                            <a:gd name="T138" fmla="+- 0 1658 307"/>
                            <a:gd name="T139" fmla="*/ 1658 h 1608"/>
                            <a:gd name="T140" fmla="+- 0 3252 2791"/>
                            <a:gd name="T141" fmla="*/ T140 w 1898"/>
                            <a:gd name="T142" fmla="+- 0 1733 307"/>
                            <a:gd name="T143" fmla="*/ 1733 h 1608"/>
                            <a:gd name="T144" fmla="+- 0 3281 2791"/>
                            <a:gd name="T145" fmla="*/ T144 w 1898"/>
                            <a:gd name="T146" fmla="+- 0 1713 307"/>
                            <a:gd name="T147" fmla="*/ 1713 h 1608"/>
                            <a:gd name="T148" fmla="+- 0 3297 2791"/>
                            <a:gd name="T149" fmla="*/ T148 w 1898"/>
                            <a:gd name="T150" fmla="+- 0 1677 307"/>
                            <a:gd name="T151" fmla="*/ 1677 h 1608"/>
                            <a:gd name="T152" fmla="+- 0 3301 2791"/>
                            <a:gd name="T153" fmla="*/ T152 w 1898"/>
                            <a:gd name="T154" fmla="+- 0 1577 307"/>
                            <a:gd name="T155" fmla="*/ 1577 h 1608"/>
                            <a:gd name="T156" fmla="+- 0 3297 2791"/>
                            <a:gd name="T157" fmla="*/ T156 w 1898"/>
                            <a:gd name="T158" fmla="+- 0 1477 307"/>
                            <a:gd name="T159" fmla="*/ 1477 h 1608"/>
                            <a:gd name="T160" fmla="+- 0 3287 2791"/>
                            <a:gd name="T161" fmla="*/ T160 w 1898"/>
                            <a:gd name="T162" fmla="+- 0 1455 307"/>
                            <a:gd name="T163" fmla="*/ 1455 h 1608"/>
                            <a:gd name="T164" fmla="+- 0 3286 2791"/>
                            <a:gd name="T165" fmla="*/ T164 w 1898"/>
                            <a:gd name="T166" fmla="+- 0 1432 307"/>
                            <a:gd name="T167" fmla="*/ 1432 h 1608"/>
                            <a:gd name="T168" fmla="+- 0 3320 2791"/>
                            <a:gd name="T169" fmla="*/ T168 w 1898"/>
                            <a:gd name="T170" fmla="+- 0 1466 307"/>
                            <a:gd name="T171" fmla="*/ 1466 h 1608"/>
                            <a:gd name="T172" fmla="+- 0 3353 2791"/>
                            <a:gd name="T173" fmla="*/ T172 w 1898"/>
                            <a:gd name="T174" fmla="+- 0 1543 307"/>
                            <a:gd name="T175" fmla="*/ 1543 h 1608"/>
                            <a:gd name="T176" fmla="+- 0 3414 2791"/>
                            <a:gd name="T177" fmla="*/ T176 w 1898"/>
                            <a:gd name="T178" fmla="+- 0 1560 307"/>
                            <a:gd name="T179" fmla="*/ 1560 h 1608"/>
                            <a:gd name="T180" fmla="+- 0 3475 2791"/>
                            <a:gd name="T181" fmla="*/ T180 w 1898"/>
                            <a:gd name="T182" fmla="+- 0 1577 307"/>
                            <a:gd name="T183" fmla="*/ 1577 h 1608"/>
                            <a:gd name="T184" fmla="+- 0 3442 2791"/>
                            <a:gd name="T185" fmla="*/ T184 w 1898"/>
                            <a:gd name="T186" fmla="+- 0 1577 307"/>
                            <a:gd name="T187" fmla="*/ 1577 h 1608"/>
                            <a:gd name="T188" fmla="+- 0 3408 2791"/>
                            <a:gd name="T189" fmla="*/ T188 w 1898"/>
                            <a:gd name="T190" fmla="+- 0 1577 307"/>
                            <a:gd name="T191" fmla="*/ 1577 h 1608"/>
                            <a:gd name="T192" fmla="+- 0 3294 2791"/>
                            <a:gd name="T193" fmla="*/ T192 w 1898"/>
                            <a:gd name="T194" fmla="+- 0 1587 307"/>
                            <a:gd name="T195" fmla="*/ 1587 h 1608"/>
                            <a:gd name="T196" fmla="+- 0 3185 2791"/>
                            <a:gd name="T197" fmla="*/ T196 w 1898"/>
                            <a:gd name="T198" fmla="+- 0 1566 307"/>
                            <a:gd name="T199" fmla="*/ 1566 h 1608"/>
                            <a:gd name="T200" fmla="+- 0 3192 2791"/>
                            <a:gd name="T201" fmla="*/ T200 w 1898"/>
                            <a:gd name="T202" fmla="+- 0 1518 307"/>
                            <a:gd name="T203" fmla="*/ 1518 h 1608"/>
                            <a:gd name="T204" fmla="+- 0 3358 2791"/>
                            <a:gd name="T205" fmla="*/ T204 w 1898"/>
                            <a:gd name="T206" fmla="+- 0 1363 307"/>
                            <a:gd name="T207" fmla="*/ 1363 h 1608"/>
                            <a:gd name="T208" fmla="+- 0 3496 2791"/>
                            <a:gd name="T209" fmla="*/ T208 w 1898"/>
                            <a:gd name="T210" fmla="+- 0 1259 307"/>
                            <a:gd name="T211" fmla="*/ 1259 h 1608"/>
                            <a:gd name="T212" fmla="+- 0 3629 2791"/>
                            <a:gd name="T213" fmla="*/ T212 w 1898"/>
                            <a:gd name="T214" fmla="+- 0 1162 307"/>
                            <a:gd name="T215" fmla="*/ 1162 h 1608"/>
                            <a:gd name="T216" fmla="+- 0 3759 2791"/>
                            <a:gd name="T217" fmla="*/ T216 w 1898"/>
                            <a:gd name="T218" fmla="+- 0 1068 307"/>
                            <a:gd name="T219" fmla="*/ 1068 h 1608"/>
                            <a:gd name="T220" fmla="+- 0 3889 2791"/>
                            <a:gd name="T221" fmla="*/ T220 w 1898"/>
                            <a:gd name="T222" fmla="+- 0 973 307"/>
                            <a:gd name="T223" fmla="*/ 973 h 1608"/>
                            <a:gd name="T224" fmla="+- 0 4018 2791"/>
                            <a:gd name="T225" fmla="*/ T224 w 1898"/>
                            <a:gd name="T226" fmla="+- 0 877 307"/>
                            <a:gd name="T227" fmla="*/ 877 h 1608"/>
                            <a:gd name="T228" fmla="+- 0 4145 2791"/>
                            <a:gd name="T229" fmla="*/ T228 w 1898"/>
                            <a:gd name="T230" fmla="+- 0 780 307"/>
                            <a:gd name="T231" fmla="*/ 780 h 1608"/>
                            <a:gd name="T232" fmla="+- 0 4271 2791"/>
                            <a:gd name="T233" fmla="*/ T232 w 1898"/>
                            <a:gd name="T234" fmla="+- 0 680 307"/>
                            <a:gd name="T235" fmla="*/ 680 h 1608"/>
                            <a:gd name="T236" fmla="+- 0 4394 2791"/>
                            <a:gd name="T237" fmla="*/ T236 w 1898"/>
                            <a:gd name="T238" fmla="+- 0 578 307"/>
                            <a:gd name="T239" fmla="*/ 578 h 1608"/>
                            <a:gd name="T240" fmla="+- 0 4515 2791"/>
                            <a:gd name="T241" fmla="*/ T240 w 1898"/>
                            <a:gd name="T242" fmla="+- 0 472 307"/>
                            <a:gd name="T243" fmla="*/ 472 h 1608"/>
                            <a:gd name="T244" fmla="+- 0 4632 2791"/>
                            <a:gd name="T245" fmla="*/ T244 w 1898"/>
                            <a:gd name="T246" fmla="+- 0 363 307"/>
                            <a:gd name="T247" fmla="*/ 363 h 16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1898" h="1608">
                              <a:moveTo>
                                <a:pt x="406" y="769"/>
                              </a:moveTo>
                              <a:lnTo>
                                <a:pt x="397" y="759"/>
                              </a:lnTo>
                              <a:lnTo>
                                <a:pt x="375" y="779"/>
                              </a:lnTo>
                              <a:lnTo>
                                <a:pt x="349" y="813"/>
                              </a:lnTo>
                              <a:lnTo>
                                <a:pt x="328" y="847"/>
                              </a:lnTo>
                              <a:lnTo>
                                <a:pt x="288" y="907"/>
                              </a:lnTo>
                              <a:lnTo>
                                <a:pt x="241" y="971"/>
                              </a:lnTo>
                              <a:lnTo>
                                <a:pt x="199" y="1037"/>
                              </a:lnTo>
                              <a:lnTo>
                                <a:pt x="172" y="1103"/>
                              </a:lnTo>
                              <a:lnTo>
                                <a:pt x="179" y="1146"/>
                              </a:lnTo>
                              <a:lnTo>
                                <a:pt x="221" y="1148"/>
                              </a:lnTo>
                              <a:lnTo>
                                <a:pt x="279" y="1129"/>
                              </a:lnTo>
                              <a:lnTo>
                                <a:pt x="332" y="1111"/>
                              </a:lnTo>
                              <a:lnTo>
                                <a:pt x="361" y="1114"/>
                              </a:lnTo>
                              <a:lnTo>
                                <a:pt x="373" y="1164"/>
                              </a:lnTo>
                              <a:lnTo>
                                <a:pt x="373" y="1230"/>
                              </a:lnTo>
                              <a:lnTo>
                                <a:pt x="369" y="1305"/>
                              </a:lnTo>
                              <a:lnTo>
                                <a:pt x="367" y="1381"/>
                              </a:lnTo>
                              <a:lnTo>
                                <a:pt x="373" y="1450"/>
                              </a:lnTo>
                              <a:lnTo>
                                <a:pt x="439" y="1537"/>
                              </a:lnTo>
                              <a:lnTo>
                                <a:pt x="506" y="1504"/>
                              </a:lnTo>
                              <a:lnTo>
                                <a:pt x="552" y="1444"/>
                              </a:lnTo>
                              <a:lnTo>
                                <a:pt x="586" y="1374"/>
                              </a:lnTo>
                              <a:lnTo>
                                <a:pt x="610" y="1299"/>
                              </a:lnTo>
                              <a:lnTo>
                                <a:pt x="628" y="1225"/>
                              </a:lnTo>
                              <a:lnTo>
                                <a:pt x="641" y="1153"/>
                              </a:lnTo>
                              <a:lnTo>
                                <a:pt x="650" y="1079"/>
                              </a:lnTo>
                              <a:lnTo>
                                <a:pt x="655" y="1002"/>
                              </a:lnTo>
                              <a:lnTo>
                                <a:pt x="656" y="925"/>
                              </a:lnTo>
                              <a:lnTo>
                                <a:pt x="652" y="847"/>
                              </a:lnTo>
                              <a:lnTo>
                                <a:pt x="643" y="770"/>
                              </a:lnTo>
                              <a:lnTo>
                                <a:pt x="630" y="693"/>
                              </a:lnTo>
                              <a:lnTo>
                                <a:pt x="612" y="619"/>
                              </a:lnTo>
                              <a:lnTo>
                                <a:pt x="589" y="547"/>
                              </a:lnTo>
                              <a:lnTo>
                                <a:pt x="562" y="479"/>
                              </a:lnTo>
                              <a:lnTo>
                                <a:pt x="530" y="424"/>
                              </a:lnTo>
                              <a:lnTo>
                                <a:pt x="483" y="367"/>
                              </a:lnTo>
                              <a:lnTo>
                                <a:pt x="425" y="325"/>
                              </a:lnTo>
                              <a:lnTo>
                                <a:pt x="361" y="312"/>
                              </a:lnTo>
                              <a:lnTo>
                                <a:pt x="295" y="333"/>
                              </a:lnTo>
                              <a:lnTo>
                                <a:pt x="237" y="376"/>
                              </a:lnTo>
                              <a:lnTo>
                                <a:pt x="188" y="433"/>
                              </a:lnTo>
                              <a:lnTo>
                                <a:pt x="146" y="498"/>
                              </a:lnTo>
                              <a:lnTo>
                                <a:pt x="111" y="564"/>
                              </a:lnTo>
                              <a:lnTo>
                                <a:pt x="83" y="624"/>
                              </a:lnTo>
                              <a:lnTo>
                                <a:pt x="59" y="681"/>
                              </a:lnTo>
                              <a:lnTo>
                                <a:pt x="39" y="744"/>
                              </a:lnTo>
                              <a:lnTo>
                                <a:pt x="22" y="811"/>
                              </a:lnTo>
                              <a:lnTo>
                                <a:pt x="10" y="882"/>
                              </a:lnTo>
                              <a:lnTo>
                                <a:pt x="3" y="955"/>
                              </a:lnTo>
                              <a:lnTo>
                                <a:pt x="0" y="1030"/>
                              </a:lnTo>
                              <a:lnTo>
                                <a:pt x="3" y="1105"/>
                              </a:lnTo>
                              <a:lnTo>
                                <a:pt x="11" y="1180"/>
                              </a:lnTo>
                              <a:lnTo>
                                <a:pt x="25" y="1252"/>
                              </a:lnTo>
                              <a:lnTo>
                                <a:pt x="45" y="1322"/>
                              </a:lnTo>
                              <a:lnTo>
                                <a:pt x="72" y="1388"/>
                              </a:lnTo>
                              <a:lnTo>
                                <a:pt x="105" y="1449"/>
                              </a:lnTo>
                              <a:lnTo>
                                <a:pt x="146" y="1504"/>
                              </a:lnTo>
                              <a:lnTo>
                                <a:pt x="194" y="1553"/>
                              </a:lnTo>
                              <a:lnTo>
                                <a:pt x="250" y="1593"/>
                              </a:lnTo>
                              <a:lnTo>
                                <a:pt x="305" y="1608"/>
                              </a:lnTo>
                              <a:lnTo>
                                <a:pt x="346" y="1584"/>
                              </a:lnTo>
                              <a:lnTo>
                                <a:pt x="391" y="1467"/>
                              </a:lnTo>
                              <a:lnTo>
                                <a:pt x="401" y="1397"/>
                              </a:lnTo>
                              <a:lnTo>
                                <a:pt x="405" y="1335"/>
                              </a:lnTo>
                              <a:lnTo>
                                <a:pt x="404" y="1273"/>
                              </a:lnTo>
                              <a:lnTo>
                                <a:pt x="394" y="1206"/>
                              </a:lnTo>
                              <a:lnTo>
                                <a:pt x="383" y="1259"/>
                              </a:lnTo>
                              <a:lnTo>
                                <a:pt x="392" y="1302"/>
                              </a:lnTo>
                              <a:lnTo>
                                <a:pt x="405" y="1351"/>
                              </a:lnTo>
                              <a:lnTo>
                                <a:pt x="427" y="1395"/>
                              </a:lnTo>
                              <a:lnTo>
                                <a:pt x="461" y="1426"/>
                              </a:lnTo>
                              <a:lnTo>
                                <a:pt x="476" y="1423"/>
                              </a:lnTo>
                              <a:lnTo>
                                <a:pt x="490" y="1406"/>
                              </a:lnTo>
                              <a:lnTo>
                                <a:pt x="501" y="1385"/>
                              </a:lnTo>
                              <a:lnTo>
                                <a:pt x="506" y="1370"/>
                              </a:lnTo>
                              <a:lnTo>
                                <a:pt x="511" y="1322"/>
                              </a:lnTo>
                              <a:lnTo>
                                <a:pt x="510" y="1270"/>
                              </a:lnTo>
                              <a:lnTo>
                                <a:pt x="508" y="1219"/>
                              </a:lnTo>
                              <a:lnTo>
                                <a:pt x="506" y="1170"/>
                              </a:lnTo>
                              <a:lnTo>
                                <a:pt x="503" y="1160"/>
                              </a:lnTo>
                              <a:lnTo>
                                <a:pt x="496" y="1148"/>
                              </a:lnTo>
                              <a:lnTo>
                                <a:pt x="492" y="1135"/>
                              </a:lnTo>
                              <a:lnTo>
                                <a:pt x="495" y="1125"/>
                              </a:lnTo>
                              <a:lnTo>
                                <a:pt x="516" y="1124"/>
                              </a:lnTo>
                              <a:lnTo>
                                <a:pt x="529" y="1159"/>
                              </a:lnTo>
                              <a:lnTo>
                                <a:pt x="542" y="1205"/>
                              </a:lnTo>
                              <a:lnTo>
                                <a:pt x="562" y="1236"/>
                              </a:lnTo>
                              <a:lnTo>
                                <a:pt x="581" y="1242"/>
                              </a:lnTo>
                              <a:lnTo>
                                <a:pt x="623" y="1253"/>
                              </a:lnTo>
                              <a:lnTo>
                                <a:pt x="665" y="1265"/>
                              </a:lnTo>
                              <a:lnTo>
                                <a:pt x="684" y="1270"/>
                              </a:lnTo>
                              <a:lnTo>
                                <a:pt x="674" y="1270"/>
                              </a:lnTo>
                              <a:lnTo>
                                <a:pt x="651" y="1270"/>
                              </a:lnTo>
                              <a:lnTo>
                                <a:pt x="628" y="1270"/>
                              </a:lnTo>
                              <a:lnTo>
                                <a:pt x="617" y="1270"/>
                              </a:lnTo>
                              <a:lnTo>
                                <a:pt x="568" y="1274"/>
                              </a:lnTo>
                              <a:lnTo>
                                <a:pt x="503" y="1280"/>
                              </a:lnTo>
                              <a:lnTo>
                                <a:pt x="440" y="1278"/>
                              </a:lnTo>
                              <a:lnTo>
                                <a:pt x="394" y="1259"/>
                              </a:lnTo>
                              <a:lnTo>
                                <a:pt x="388" y="1236"/>
                              </a:lnTo>
                              <a:lnTo>
                                <a:pt x="401" y="1211"/>
                              </a:lnTo>
                              <a:lnTo>
                                <a:pt x="501" y="1112"/>
                              </a:lnTo>
                              <a:lnTo>
                                <a:pt x="567" y="1056"/>
                              </a:lnTo>
                              <a:lnTo>
                                <a:pt x="636" y="1003"/>
                              </a:lnTo>
                              <a:lnTo>
                                <a:pt x="705" y="952"/>
                              </a:lnTo>
                              <a:lnTo>
                                <a:pt x="773" y="902"/>
                              </a:lnTo>
                              <a:lnTo>
                                <a:pt x="838" y="855"/>
                              </a:lnTo>
                              <a:lnTo>
                                <a:pt x="903" y="808"/>
                              </a:lnTo>
                              <a:lnTo>
                                <a:pt x="968" y="761"/>
                              </a:lnTo>
                              <a:lnTo>
                                <a:pt x="1033" y="714"/>
                              </a:lnTo>
                              <a:lnTo>
                                <a:pt x="1098" y="666"/>
                              </a:lnTo>
                              <a:lnTo>
                                <a:pt x="1162" y="619"/>
                              </a:lnTo>
                              <a:lnTo>
                                <a:pt x="1227" y="570"/>
                              </a:lnTo>
                              <a:lnTo>
                                <a:pt x="1291" y="522"/>
                              </a:lnTo>
                              <a:lnTo>
                                <a:pt x="1354" y="473"/>
                              </a:lnTo>
                              <a:lnTo>
                                <a:pt x="1417" y="423"/>
                              </a:lnTo>
                              <a:lnTo>
                                <a:pt x="1480" y="373"/>
                              </a:lnTo>
                              <a:lnTo>
                                <a:pt x="1542" y="322"/>
                              </a:lnTo>
                              <a:lnTo>
                                <a:pt x="1603" y="271"/>
                              </a:lnTo>
                              <a:lnTo>
                                <a:pt x="1664" y="219"/>
                              </a:lnTo>
                              <a:lnTo>
                                <a:pt x="1724" y="165"/>
                              </a:lnTo>
                              <a:lnTo>
                                <a:pt x="1783" y="111"/>
                              </a:lnTo>
                              <a:lnTo>
                                <a:pt x="1841" y="56"/>
                              </a:lnTo>
                              <a:lnTo>
                                <a:pt x="1898" y="0"/>
                              </a:lnTo>
                            </a:path>
                          </a:pathLst>
                        </a:custGeom>
                        <a:noFill/>
                        <a:ln w="12700">
                          <a:solidFill>
                            <a:srgbClr val="0000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106CAEC1" id="Freeform 16"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89.1pt,52.3pt,188.65pt,51.8pt,187.55pt,52.8pt,186.25pt,54.5pt,185.2pt,56.2pt,183.2pt,59.2pt,180.85pt,62.4pt,178.75pt,65.7pt,177.4pt,69pt,177.75pt,71.15pt,179.85pt,71.25pt,182.75pt,70.3pt,185.4pt,69.4pt,186.85pt,69.55pt,187.45pt,72.05pt,187.45pt,75.35pt,187.25pt,79.1pt,187.15pt,82.9pt,187.45pt,86.35pt,190.75pt,90.7pt,194.1pt,89.05pt,196.4pt,86.05pt,198.1pt,82.55pt,199.3pt,78.8pt,200.2pt,75.1pt,200.85pt,71.5pt,201.3pt,67.8pt,201.55pt,63.95pt,201.6pt,60.1pt,201.4pt,56.2pt,200.95pt,52.35pt,200.3pt,48.5pt,199.4pt,44.8pt,198.25pt,41.2pt,196.9pt,37.8pt,195.3pt,35.05pt,192.95pt,32.2pt,190.05pt,30.1pt,186.85pt,29.45pt,183.55pt,30.5pt,180.65pt,32.65pt,178.2pt,35.5pt,176.1pt,38.75pt,174.35pt,42.05pt,172.95pt,45.05pt,171.75pt,47.9pt,170.75pt,51.05pt,169.9pt,54.4pt,169.3pt,57.95pt,168.95pt,61.6pt,168.8pt,65.35pt,168.95pt,69.1pt,169.35pt,72.85pt,170.05pt,76.45pt,171.05pt,79.95pt,172.4pt,83.25pt,174.05pt,86.3pt,176.1pt,89.05pt,178.5pt,91.5pt,181.3pt,93.5pt,184.05pt,94.25pt,186.1pt,93.05pt,188.35pt,87.2pt,188.85pt,83.7pt,189.05pt,80.6pt,189pt,77.5pt,188.5pt,74.15pt,187.95pt,76.8pt,188.4pt,78.95pt,189.05pt,81.4pt,190.15pt,83.6pt,191.85pt,85.15pt,192.6pt,85pt,193.3pt,84.15pt,193.85pt,83.1pt,194.1pt,82.35pt,194.35pt,79.95pt,194.3pt,77.35pt,194.2pt,74.8pt,194.1pt,72.35pt,193.95pt,71.85pt,193.6pt,71.25pt,193.4pt,70.6pt,193.55pt,70.1pt,194.6pt,70.05pt,195.25pt,71.8pt,195.9pt,74.1pt,196.9pt,75.65pt,197.85pt,75.95pt,199.95pt,76.5pt,202.05pt,77.1pt,203pt,77.35pt,202.5pt,77.35pt,201.35pt,77.35pt,200.2pt,77.35pt,199.65pt,77.35pt,197.2pt,77.55pt,193.95pt,77.85pt,190.8pt,77.75pt,188.5pt,76.8pt,188.2pt,75.65pt,188.85pt,74.4pt,193.85pt,69.45pt,197.15pt,66.65pt,200.6pt,64pt,204.05pt,61.45pt,207.45pt,58.95pt,210.7pt,56.6pt,213.95pt,54.25pt,217.2pt,51.9pt,220.45pt,49.55pt,223.7pt,47.15pt,226.9pt,44.8pt,230.15pt,42.35pt,233.35pt,39.95pt,236.5pt,37.5pt,239.65pt,35pt,242.8pt,32.5pt,245.9pt,29.95pt,248.95pt,27.4pt,252pt,24.8pt,255pt,22.1pt,257.95pt,19.4pt,260.85pt,16.65pt,263.7pt,13.85pt" coordsize="1898,1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" filled="f" strokecolor="blue" strokeweight="1pt">
                <v:path arrowok="t" o:connecttype="custom" o:connectlocs="252095,676910;221615,711200;182880,770890;126365,853440;113665,922655;177165,911860;229235,902335;236855,975995;233045,1071880;278765,1170940;350520,1111885;387350,1019810;407035,927100;415925,831215;414020,732790;400050,635000;374015,542290;336550,464185;269875,401320;187325,406400;119380,469900;70485,553085;37465,627380;13970,709930;1905,801370;1905,896620;15875,989965;45720,1076325;92710,1149985;158750,1206500;219710,1200785;254635,1082040;256540,1003300;243205,994410;257175,1052830;292735,1100455;311150,1087755;321310,1064895;323850,1001395;321310,937895;314960,923925;314325,909320;335915,930910;356870,979805;395605,990600;434340,1001395;413385,1001395;391795,1001395;319405,1007745;250190,994410;254635,963930;360045,865505;447675,799465;532130,737870;614680,678180;697230,617855;779145,556895;859790,495300;939800,431800;1017905,367030;1094740,299720;1169035,230505" o:connectangles="0,0,0,0,0,0,0,0,0,0,0,0,0,0,0,0,0,0,0,0,0,0,0,0,0,0,0,0,0,0,0,0,0,0,0,0,0,0,0,0,0,0,0,0,0,0,0,0,0,0,0,0,0,0,0,0,0,0,0,0,0,0"/>
                <w10:wrap anchorx="page"/>
              </v:polyline>
            </w:pict>
          </mc:Fallback>
        </mc:AlternateContent>
      </w:r>
      <w:r w:rsidRPr="00856DB0">
        <w:rPr>
          <w:rFonts w:eastAsia="Times New Roman" w:cs="Times New Roman"/>
          <w:szCs w:val="24"/>
          <w:lang w:val="id"/>
        </w:rPr>
        <w:t>Mengetahui,</w:t>
      </w:r>
      <w:r w:rsidRPr="00856DB0">
        <w:rPr>
          <w:rFonts w:eastAsia="Times New Roman" w:cs="Times New Roman"/>
          <w:szCs w:val="24"/>
          <w:lang w:val="id"/>
        </w:rPr>
        <w:tab/>
        <w:t>Menyetujui,</w:t>
      </w:r>
    </w:p>
    <w:p w:rsidR="00856DB0" w:rsidRPr="00856DB0" w:rsidRDefault="00856DB0" w:rsidP="00856DB0">
      <w:pPr>
        <w:widowControl w:val="0"/>
        <w:tabs>
          <w:tab w:val="left" w:pos="5040"/>
        </w:tabs>
        <w:autoSpaceDE w:val="0"/>
        <w:autoSpaceDN w:val="0"/>
        <w:spacing w:before="137" w:after="0" w:line="240" w:lineRule="auto"/>
        <w:ind w:left="588"/>
        <w:jc w:val="left"/>
        <w:rPr>
          <w:rFonts w:eastAsia="Times New Roman" w:cs="Times New Roman"/>
          <w:szCs w:val="24"/>
          <w:lang w:val="id"/>
        </w:rPr>
      </w:pPr>
      <w:r w:rsidRPr="00856DB0">
        <w:rPr>
          <w:rFonts w:eastAsia="Times New Roman" w:cs="Times New Roman"/>
          <w:noProof/>
          <w:szCs w:val="24"/>
        </w:rPr>
        <w:drawing>
          <wp:anchor distT="0" distB="0" distL="0" distR="0" simplePos="0" relativeHeight="251660288" behindDoc="1" locked="0" layoutInCell="1" allowOverlap="1" wp14:anchorId="5DCE0C1C" wp14:editId="44B383CF">
            <wp:simplePos x="0" y="0"/>
            <wp:positionH relativeFrom="page">
              <wp:posOffset>4553711</wp:posOffset>
            </wp:positionH>
            <wp:positionV relativeFrom="paragraph">
              <wp:posOffset>190539</wp:posOffset>
            </wp:positionV>
            <wp:extent cx="1030640" cy="883919"/>
            <wp:effectExtent l="0" t="0" r="0" b="0"/>
            <wp:wrapNone/>
            <wp:docPr id="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030640" cy="883919"/>
                    </a:xfrm>
                    <a:prstGeom prst="rect">
                      <a:avLst/>
                    </a:prstGeom>
                  </pic:spPr>
                </pic:pic>
              </a:graphicData>
            </a:graphic>
          </wp:anchor>
        </w:drawing>
      </w:r>
      <w:r w:rsidRPr="00856DB0">
        <w:rPr>
          <w:rFonts w:eastAsia="Times New Roman" w:cs="Times New Roman"/>
          <w:szCs w:val="24"/>
          <w:lang w:val="id"/>
        </w:rPr>
        <w:t>Koordinator</w:t>
      </w:r>
      <w:r w:rsidRPr="00856DB0">
        <w:rPr>
          <w:rFonts w:eastAsia="Times New Roman" w:cs="Times New Roman"/>
          <w:spacing w:val="-5"/>
          <w:szCs w:val="24"/>
          <w:lang w:val="id"/>
        </w:rPr>
        <w:t xml:space="preserve"> </w:t>
      </w:r>
      <w:r w:rsidRPr="00856DB0">
        <w:rPr>
          <w:rFonts w:eastAsia="Times New Roman" w:cs="Times New Roman"/>
          <w:szCs w:val="24"/>
          <w:lang w:val="id"/>
        </w:rPr>
        <w:t>Program Studi,</w:t>
      </w:r>
      <w:r w:rsidRPr="00856DB0">
        <w:rPr>
          <w:rFonts w:eastAsia="Times New Roman" w:cs="Times New Roman"/>
          <w:szCs w:val="24"/>
          <w:lang w:val="id"/>
        </w:rPr>
        <w:tab/>
        <w:t>Dosen</w:t>
      </w:r>
      <w:r w:rsidRPr="00856DB0">
        <w:rPr>
          <w:rFonts w:eastAsia="Times New Roman" w:cs="Times New Roman"/>
          <w:spacing w:val="-1"/>
          <w:szCs w:val="24"/>
          <w:lang w:val="id"/>
        </w:rPr>
        <w:t xml:space="preserve"> </w:t>
      </w:r>
      <w:r w:rsidRPr="00856DB0">
        <w:rPr>
          <w:rFonts w:eastAsia="Times New Roman" w:cs="Times New Roman"/>
          <w:szCs w:val="24"/>
          <w:lang w:val="id"/>
        </w:rPr>
        <w:t>Pengarah,</w:t>
      </w: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autoSpaceDE w:val="0"/>
        <w:autoSpaceDN w:val="0"/>
        <w:spacing w:after="0" w:line="240" w:lineRule="auto"/>
        <w:jc w:val="left"/>
        <w:rPr>
          <w:rFonts w:eastAsia="Times New Roman" w:cs="Times New Roman"/>
          <w:sz w:val="26"/>
          <w:szCs w:val="24"/>
          <w:lang w:val="id"/>
        </w:rPr>
      </w:pPr>
    </w:p>
    <w:p w:rsidR="00856DB0" w:rsidRPr="00856DB0" w:rsidRDefault="00856DB0" w:rsidP="00856DB0">
      <w:pPr>
        <w:widowControl w:val="0"/>
        <w:autoSpaceDE w:val="0"/>
        <w:autoSpaceDN w:val="0"/>
        <w:spacing w:before="10" w:after="0" w:line="240" w:lineRule="auto"/>
        <w:jc w:val="left"/>
        <w:rPr>
          <w:rFonts w:eastAsia="Times New Roman" w:cs="Times New Roman"/>
          <w:sz w:val="29"/>
          <w:szCs w:val="24"/>
          <w:lang w:val="id"/>
        </w:rPr>
      </w:pPr>
    </w:p>
    <w:p w:rsidR="00856DB0" w:rsidRPr="00856DB0" w:rsidRDefault="00856DB0" w:rsidP="00856DB0">
      <w:pPr>
        <w:widowControl w:val="0"/>
        <w:tabs>
          <w:tab w:val="left" w:pos="5040"/>
        </w:tabs>
        <w:autoSpaceDE w:val="0"/>
        <w:autoSpaceDN w:val="0"/>
        <w:spacing w:after="0" w:line="240" w:lineRule="auto"/>
        <w:ind w:left="588"/>
        <w:jc w:val="left"/>
        <w:rPr>
          <w:rFonts w:eastAsia="Times New Roman" w:cs="Times New Roman"/>
          <w:szCs w:val="24"/>
          <w:lang w:val="id"/>
        </w:rPr>
      </w:pPr>
      <w:r w:rsidRPr="00856DB0">
        <w:rPr>
          <w:rFonts w:eastAsia="Times New Roman" w:cs="Times New Roman"/>
          <w:szCs w:val="24"/>
          <w:u w:val="single"/>
          <w:lang w:val="id"/>
        </w:rPr>
        <w:t>Eddy Tungadi,</w:t>
      </w:r>
      <w:r w:rsidRPr="00856DB0">
        <w:rPr>
          <w:rFonts w:eastAsia="Times New Roman" w:cs="Times New Roman"/>
          <w:spacing w:val="-9"/>
          <w:szCs w:val="24"/>
          <w:u w:val="single"/>
          <w:lang w:val="id"/>
        </w:rPr>
        <w:t xml:space="preserve"> </w:t>
      </w:r>
      <w:r w:rsidRPr="00856DB0">
        <w:rPr>
          <w:rFonts w:eastAsia="Times New Roman" w:cs="Times New Roman"/>
          <w:szCs w:val="24"/>
          <w:u w:val="single"/>
          <w:lang w:val="id"/>
        </w:rPr>
        <w:t>S.T., M.T.</w:t>
      </w:r>
      <w:r w:rsidRPr="00856DB0">
        <w:rPr>
          <w:rFonts w:eastAsia="Times New Roman" w:cs="Times New Roman"/>
          <w:szCs w:val="24"/>
          <w:lang w:val="id"/>
        </w:rPr>
        <w:tab/>
      </w:r>
      <w:r w:rsidRPr="00856DB0">
        <w:rPr>
          <w:rFonts w:eastAsia="Times New Roman" w:cs="Times New Roman"/>
          <w:szCs w:val="24"/>
          <w:u w:val="single"/>
          <w:lang w:val="id"/>
        </w:rPr>
        <w:t>Drs. Kasim, M. T.</w:t>
      </w:r>
    </w:p>
    <w:p w:rsidR="00856DB0" w:rsidRPr="00856DB0" w:rsidRDefault="00856DB0" w:rsidP="00856DB0">
      <w:pPr>
        <w:widowControl w:val="0"/>
        <w:tabs>
          <w:tab w:val="left" w:pos="5040"/>
        </w:tabs>
        <w:autoSpaceDE w:val="0"/>
        <w:autoSpaceDN w:val="0"/>
        <w:spacing w:after="0" w:line="240" w:lineRule="auto"/>
        <w:ind w:left="588"/>
        <w:jc w:val="left"/>
        <w:rPr>
          <w:rFonts w:eastAsia="Times New Roman" w:cs="Times New Roman"/>
          <w:szCs w:val="24"/>
          <w:lang w:val="id"/>
        </w:rPr>
      </w:pPr>
      <w:r w:rsidRPr="00856DB0">
        <w:rPr>
          <w:rFonts w:eastAsia="Times New Roman" w:cs="Times New Roman"/>
          <w:szCs w:val="24"/>
          <w:lang w:val="id"/>
        </w:rPr>
        <w:t>NIP.</w:t>
      </w:r>
      <w:r w:rsidRPr="00856DB0">
        <w:rPr>
          <w:rFonts w:eastAsia="Times New Roman" w:cs="Times New Roman"/>
          <w:spacing w:val="-1"/>
          <w:szCs w:val="24"/>
          <w:lang w:val="id"/>
        </w:rPr>
        <w:t xml:space="preserve"> </w:t>
      </w:r>
      <w:r w:rsidRPr="00856DB0">
        <w:rPr>
          <w:rFonts w:eastAsia="Times New Roman" w:cs="Times New Roman"/>
          <w:szCs w:val="24"/>
          <w:lang w:val="id"/>
        </w:rPr>
        <w:t>197908232010121001</w:t>
      </w:r>
      <w:r w:rsidRPr="00856DB0">
        <w:rPr>
          <w:rFonts w:eastAsia="Times New Roman" w:cs="Times New Roman"/>
          <w:szCs w:val="24"/>
          <w:lang w:val="id"/>
        </w:rPr>
        <w:tab/>
        <w:t>NIP.</w:t>
      </w:r>
      <w:r w:rsidRPr="00856DB0">
        <w:rPr>
          <w:rFonts w:eastAsia="Times New Roman" w:cs="Times New Roman"/>
          <w:spacing w:val="-1"/>
          <w:szCs w:val="24"/>
          <w:lang w:val="id"/>
        </w:rPr>
        <w:t xml:space="preserve"> </w:t>
      </w:r>
      <w:r w:rsidRPr="00856DB0">
        <w:rPr>
          <w:rFonts w:eastAsia="Times New Roman" w:cs="Times New Roman"/>
          <w:szCs w:val="24"/>
          <w:lang w:val="id"/>
        </w:rPr>
        <w:t>196306201991031002</w:t>
      </w: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8000D3" w:rsidRPr="00484C21" w:rsidRDefault="008000D3" w:rsidP="008000D3">
      <w:pPr>
        <w:spacing w:after="0"/>
        <w:rPr>
          <w:rFonts w:cs="Times New Roman"/>
          <w:szCs w:val="24"/>
          <w:lang w:val="id-ID"/>
        </w:rPr>
      </w:pPr>
    </w:p>
    <w:p w:rsidR="00E71F1A" w:rsidRDefault="00E71F1A">
      <w:pPr>
        <w:spacing w:after="160" w:line="259" w:lineRule="auto"/>
        <w:jc w:val="left"/>
        <w:rPr>
          <w:rFonts w:cs="Times New Roman"/>
          <w:szCs w:val="24"/>
          <w:lang w:val="id-ID"/>
        </w:rPr>
      </w:pPr>
      <w:r>
        <w:rPr>
          <w:rFonts w:cs="Times New Roman"/>
          <w:szCs w:val="24"/>
          <w:lang w:val="id-ID"/>
        </w:rPr>
        <w:br w:type="page"/>
      </w:r>
    </w:p>
    <w:p w:rsidR="00E71F1A" w:rsidRPr="00E71F1A" w:rsidRDefault="00E71F1A" w:rsidP="00E71F1A">
      <w:pPr>
        <w:pStyle w:val="Heading1"/>
        <w:rPr>
          <w:lang w:val="id-ID"/>
        </w:rPr>
      </w:pPr>
      <w:bookmarkStart w:id="4" w:name="_Toc48315884"/>
      <w:r w:rsidRPr="00E71F1A">
        <w:lastRenderedPageBreak/>
        <w:t>DAFTAR TABEL</w:t>
      </w:r>
      <w:bookmarkEnd w:id="4"/>
    </w:p>
    <w:p w:rsidR="00E71F1A" w:rsidRDefault="00E71F1A">
      <w:pPr>
        <w:pStyle w:val="TableofFigures"/>
        <w:tabs>
          <w:tab w:val="right" w:leader="dot" w:pos="7928"/>
        </w:tabs>
        <w:rPr>
          <w:rFonts w:asciiTheme="minorHAnsi" w:eastAsiaTheme="minorEastAsia" w:hAnsiTheme="minorHAnsi"/>
          <w:noProof/>
          <w:sz w:val="22"/>
        </w:rPr>
      </w:pPr>
      <w:r w:rsidRPr="00E71F1A">
        <w:rPr>
          <w:rFonts w:cs="Times New Roman"/>
          <w:szCs w:val="24"/>
          <w:lang w:val="id-ID"/>
        </w:rPr>
        <w:fldChar w:fldCharType="begin"/>
      </w:r>
      <w:r w:rsidRPr="00E71F1A">
        <w:rPr>
          <w:rFonts w:cs="Times New Roman"/>
          <w:szCs w:val="24"/>
          <w:lang w:val="id-ID"/>
        </w:rPr>
        <w:instrText xml:space="preserve"> TOC \h \z \c "Tabel" </w:instrText>
      </w:r>
      <w:r w:rsidRPr="00E71F1A">
        <w:rPr>
          <w:rFonts w:cs="Times New Roman"/>
          <w:szCs w:val="24"/>
          <w:lang w:val="id-ID"/>
        </w:rPr>
        <w:fldChar w:fldCharType="separate"/>
      </w:r>
      <w:hyperlink w:anchor="_Toc46945511" w:history="1">
        <w:r w:rsidRPr="00717339">
          <w:rPr>
            <w:rStyle w:val="Hyperlink"/>
            <w:noProof/>
          </w:rPr>
          <w:t>Tabel 3.1 Jadwal Perencanaan Penelitan</w:t>
        </w:r>
        <w:r>
          <w:rPr>
            <w:noProof/>
            <w:webHidden/>
          </w:rPr>
          <w:tab/>
        </w:r>
        <w:r>
          <w:rPr>
            <w:noProof/>
            <w:webHidden/>
          </w:rPr>
          <w:fldChar w:fldCharType="begin"/>
        </w:r>
        <w:r>
          <w:rPr>
            <w:noProof/>
            <w:webHidden/>
          </w:rPr>
          <w:instrText xml:space="preserve"> PAGEREF _Toc46945511 \h </w:instrText>
        </w:r>
        <w:r>
          <w:rPr>
            <w:noProof/>
            <w:webHidden/>
          </w:rPr>
        </w:r>
        <w:r>
          <w:rPr>
            <w:noProof/>
            <w:webHidden/>
          </w:rPr>
          <w:fldChar w:fldCharType="separate"/>
        </w:r>
        <w:r w:rsidR="00FD43B3">
          <w:rPr>
            <w:noProof/>
            <w:webHidden/>
          </w:rPr>
          <w:t>15</w:t>
        </w:r>
        <w:r>
          <w:rPr>
            <w:noProof/>
            <w:webHidden/>
          </w:rPr>
          <w:fldChar w:fldCharType="end"/>
        </w:r>
      </w:hyperlink>
    </w:p>
    <w:p w:rsidR="00E71F1A" w:rsidRDefault="00944D97">
      <w:pPr>
        <w:pStyle w:val="TableofFigures"/>
        <w:tabs>
          <w:tab w:val="right" w:leader="dot" w:pos="7928"/>
        </w:tabs>
        <w:rPr>
          <w:rFonts w:asciiTheme="minorHAnsi" w:eastAsiaTheme="minorEastAsia" w:hAnsiTheme="minorHAnsi"/>
          <w:noProof/>
          <w:sz w:val="22"/>
        </w:rPr>
      </w:pPr>
      <w:hyperlink w:anchor="_Toc46945512" w:history="1">
        <w:r w:rsidR="00E71F1A" w:rsidRPr="00717339">
          <w:rPr>
            <w:rStyle w:val="Hyperlink"/>
            <w:noProof/>
          </w:rPr>
          <w:t xml:space="preserve">Tabel 3.2 </w:t>
        </w:r>
        <w:r w:rsidR="00E71F1A" w:rsidRPr="00717339">
          <w:rPr>
            <w:rStyle w:val="Hyperlink"/>
            <w:rFonts w:cs="Times New Roman"/>
            <w:noProof/>
          </w:rPr>
          <w:t>Perangkat Keras</w:t>
        </w:r>
        <w:r w:rsidR="00E71F1A">
          <w:rPr>
            <w:noProof/>
            <w:webHidden/>
          </w:rPr>
          <w:tab/>
        </w:r>
        <w:r w:rsidR="00E71F1A">
          <w:rPr>
            <w:noProof/>
            <w:webHidden/>
          </w:rPr>
          <w:fldChar w:fldCharType="begin"/>
        </w:r>
        <w:r w:rsidR="00E71F1A">
          <w:rPr>
            <w:noProof/>
            <w:webHidden/>
          </w:rPr>
          <w:instrText xml:space="preserve"> PAGEREF _Toc46945512 \h </w:instrText>
        </w:r>
        <w:r w:rsidR="00E71F1A">
          <w:rPr>
            <w:noProof/>
            <w:webHidden/>
          </w:rPr>
        </w:r>
        <w:r w:rsidR="00E71F1A">
          <w:rPr>
            <w:noProof/>
            <w:webHidden/>
          </w:rPr>
          <w:fldChar w:fldCharType="separate"/>
        </w:r>
        <w:r w:rsidR="00FD43B3">
          <w:rPr>
            <w:noProof/>
            <w:webHidden/>
          </w:rPr>
          <w:t>15</w:t>
        </w:r>
        <w:r w:rsidR="00E71F1A">
          <w:rPr>
            <w:noProof/>
            <w:webHidden/>
          </w:rPr>
          <w:fldChar w:fldCharType="end"/>
        </w:r>
      </w:hyperlink>
    </w:p>
    <w:p w:rsidR="00E71F1A" w:rsidRDefault="00944D97">
      <w:pPr>
        <w:pStyle w:val="TableofFigures"/>
        <w:tabs>
          <w:tab w:val="right" w:leader="dot" w:pos="7928"/>
        </w:tabs>
        <w:rPr>
          <w:rFonts w:asciiTheme="minorHAnsi" w:eastAsiaTheme="minorEastAsia" w:hAnsiTheme="minorHAnsi"/>
          <w:noProof/>
          <w:sz w:val="22"/>
        </w:rPr>
      </w:pPr>
      <w:hyperlink w:anchor="_Toc46945513" w:history="1">
        <w:r w:rsidR="00E71F1A" w:rsidRPr="00717339">
          <w:rPr>
            <w:rStyle w:val="Hyperlink"/>
            <w:noProof/>
          </w:rPr>
          <w:t xml:space="preserve">Tabel 3.3 </w:t>
        </w:r>
        <w:r w:rsidR="00E71F1A" w:rsidRPr="00717339">
          <w:rPr>
            <w:rStyle w:val="Hyperlink"/>
            <w:rFonts w:cs="Times New Roman"/>
            <w:noProof/>
          </w:rPr>
          <w:t>Perangkat Lunak</w:t>
        </w:r>
        <w:r w:rsidR="00E71F1A">
          <w:rPr>
            <w:noProof/>
            <w:webHidden/>
          </w:rPr>
          <w:tab/>
        </w:r>
        <w:r w:rsidR="00E71F1A">
          <w:rPr>
            <w:noProof/>
            <w:webHidden/>
          </w:rPr>
          <w:fldChar w:fldCharType="begin"/>
        </w:r>
        <w:r w:rsidR="00E71F1A">
          <w:rPr>
            <w:noProof/>
            <w:webHidden/>
          </w:rPr>
          <w:instrText xml:space="preserve"> PAGEREF _Toc46945513 \h </w:instrText>
        </w:r>
        <w:r w:rsidR="00E71F1A">
          <w:rPr>
            <w:noProof/>
            <w:webHidden/>
          </w:rPr>
        </w:r>
        <w:r w:rsidR="00E71F1A">
          <w:rPr>
            <w:noProof/>
            <w:webHidden/>
          </w:rPr>
          <w:fldChar w:fldCharType="separate"/>
        </w:r>
        <w:r w:rsidR="00FD43B3">
          <w:rPr>
            <w:noProof/>
            <w:webHidden/>
          </w:rPr>
          <w:t>16</w:t>
        </w:r>
        <w:r w:rsidR="00E71F1A">
          <w:rPr>
            <w:noProof/>
            <w:webHidden/>
          </w:rPr>
          <w:fldChar w:fldCharType="end"/>
        </w:r>
      </w:hyperlink>
    </w:p>
    <w:p w:rsidR="008000D3" w:rsidRPr="00484C21" w:rsidRDefault="00E71F1A" w:rsidP="00E71F1A">
      <w:pPr>
        <w:spacing w:after="0"/>
        <w:rPr>
          <w:rFonts w:cs="Times New Roman"/>
          <w:szCs w:val="24"/>
          <w:lang w:val="id-ID"/>
        </w:rPr>
      </w:pPr>
      <w:r w:rsidRPr="00E71F1A">
        <w:rPr>
          <w:rFonts w:cs="Times New Roman"/>
          <w:szCs w:val="24"/>
          <w:lang w:val="id-ID"/>
        </w:rPr>
        <w:fldChar w:fldCharType="end"/>
      </w:r>
    </w:p>
    <w:p w:rsidR="00E71F1A" w:rsidRDefault="00E71F1A">
      <w:pPr>
        <w:spacing w:after="160" w:line="259" w:lineRule="auto"/>
        <w:jc w:val="left"/>
        <w:rPr>
          <w:rFonts w:cs="Times New Roman"/>
          <w:szCs w:val="24"/>
          <w:lang w:val="id-ID"/>
        </w:rPr>
      </w:pPr>
      <w:r>
        <w:rPr>
          <w:rFonts w:cs="Times New Roman"/>
          <w:szCs w:val="24"/>
          <w:lang w:val="id-ID"/>
        </w:rPr>
        <w:br w:type="page"/>
      </w:r>
    </w:p>
    <w:p w:rsidR="00E71F1A" w:rsidRDefault="00E71F1A" w:rsidP="00E71F1A">
      <w:pPr>
        <w:pStyle w:val="Heading1"/>
        <w:rPr>
          <w:noProof/>
        </w:rPr>
      </w:pPr>
      <w:bookmarkStart w:id="5" w:name="_Toc25141834"/>
      <w:bookmarkStart w:id="6" w:name="_Toc48315885"/>
      <w:r w:rsidRPr="00E71F1A">
        <w:lastRenderedPageBreak/>
        <w:t>DAFTAR GAMBAR</w:t>
      </w:r>
      <w:bookmarkEnd w:id="5"/>
      <w:bookmarkEnd w:id="6"/>
      <w:r w:rsidRPr="00E71F1A">
        <w:fldChar w:fldCharType="begin"/>
      </w:r>
      <w:r w:rsidRPr="00E71F1A">
        <w:instrText xml:space="preserve"> TOC \h \z \c "Gambar" </w:instrText>
      </w:r>
      <w:r w:rsidRPr="00E71F1A">
        <w:fldChar w:fldCharType="separate"/>
      </w:r>
    </w:p>
    <w:p w:rsidR="00963926" w:rsidRDefault="00E71F1A" w:rsidP="00E71F1A">
      <w:pPr>
        <w:spacing w:after="0"/>
        <w:rPr>
          <w:noProof/>
        </w:rPr>
      </w:pPr>
      <w:r w:rsidRPr="00E71F1A">
        <w:rPr>
          <w:rFonts w:cs="Times New Roman"/>
          <w:szCs w:val="24"/>
          <w:lang w:val="id-ID"/>
        </w:rPr>
        <w:fldChar w:fldCharType="end"/>
      </w:r>
      <w:r w:rsidR="00963926">
        <w:rPr>
          <w:rFonts w:cs="Times New Roman"/>
          <w:szCs w:val="24"/>
          <w:lang w:val="id-ID"/>
        </w:rPr>
        <w:fldChar w:fldCharType="begin"/>
      </w:r>
      <w:r w:rsidR="00963926">
        <w:rPr>
          <w:rFonts w:cs="Times New Roman"/>
          <w:szCs w:val="24"/>
          <w:lang w:val="id-ID"/>
        </w:rPr>
        <w:instrText xml:space="preserve"> TOC \h \z \c "Gambar 2" </w:instrText>
      </w:r>
      <w:r w:rsidR="00963926">
        <w:rPr>
          <w:rFonts w:cs="Times New Roman"/>
          <w:szCs w:val="24"/>
          <w:lang w:val="id-ID"/>
        </w:rPr>
        <w:fldChar w:fldCharType="separate"/>
      </w:r>
    </w:p>
    <w:p w:rsidR="00963926" w:rsidRDefault="00944D97">
      <w:pPr>
        <w:pStyle w:val="TableofFigures"/>
        <w:tabs>
          <w:tab w:val="right" w:leader="dot" w:pos="7928"/>
        </w:tabs>
        <w:rPr>
          <w:rFonts w:asciiTheme="minorHAnsi" w:eastAsiaTheme="minorEastAsia" w:hAnsiTheme="minorHAnsi"/>
          <w:noProof/>
          <w:sz w:val="22"/>
        </w:rPr>
      </w:pPr>
      <w:hyperlink w:anchor="_Toc48314415" w:history="1">
        <w:r w:rsidR="00963926" w:rsidRPr="00DE2637">
          <w:rPr>
            <w:rStyle w:val="Hyperlink"/>
            <w:noProof/>
          </w:rPr>
          <w:t xml:space="preserve">Gambar 2.1 Tanaman </w:t>
        </w:r>
        <w:r w:rsidR="00963926" w:rsidRPr="00DE2637">
          <w:rPr>
            <w:rStyle w:val="Hyperlink"/>
            <w:i/>
            <w:noProof/>
          </w:rPr>
          <w:t>Microgreen</w:t>
        </w:r>
        <w:r w:rsidR="00963926">
          <w:rPr>
            <w:noProof/>
            <w:webHidden/>
          </w:rPr>
          <w:tab/>
        </w:r>
        <w:r w:rsidR="00963926">
          <w:rPr>
            <w:noProof/>
            <w:webHidden/>
          </w:rPr>
          <w:fldChar w:fldCharType="begin"/>
        </w:r>
        <w:r w:rsidR="00963926">
          <w:rPr>
            <w:noProof/>
            <w:webHidden/>
          </w:rPr>
          <w:instrText xml:space="preserve"> PAGEREF _Toc48314415 \h </w:instrText>
        </w:r>
        <w:r w:rsidR="00963926">
          <w:rPr>
            <w:noProof/>
            <w:webHidden/>
          </w:rPr>
        </w:r>
        <w:r w:rsidR="00963926">
          <w:rPr>
            <w:noProof/>
            <w:webHidden/>
          </w:rPr>
          <w:fldChar w:fldCharType="separate"/>
        </w:r>
        <w:r w:rsidR="00FD43B3">
          <w:rPr>
            <w:noProof/>
            <w:webHidden/>
          </w:rPr>
          <w:t>6</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16" w:history="1">
        <w:r w:rsidR="00963926" w:rsidRPr="00DE2637">
          <w:rPr>
            <w:rStyle w:val="Hyperlink"/>
            <w:noProof/>
          </w:rPr>
          <w:t xml:space="preserve">Gambar 2.2 </w:t>
        </w:r>
        <w:r w:rsidR="00963926" w:rsidRPr="00DE2637">
          <w:rPr>
            <w:rStyle w:val="Hyperlink"/>
            <w:rFonts w:eastAsia="Calibri"/>
            <w:noProof/>
          </w:rPr>
          <w:t>Board NodeMCU ESP8266</w:t>
        </w:r>
        <w:r w:rsidR="00963926">
          <w:rPr>
            <w:noProof/>
            <w:webHidden/>
          </w:rPr>
          <w:tab/>
        </w:r>
        <w:r w:rsidR="00963926">
          <w:rPr>
            <w:noProof/>
            <w:webHidden/>
          </w:rPr>
          <w:fldChar w:fldCharType="begin"/>
        </w:r>
        <w:r w:rsidR="00963926">
          <w:rPr>
            <w:noProof/>
            <w:webHidden/>
          </w:rPr>
          <w:instrText xml:space="preserve"> PAGEREF _Toc48314416 \h </w:instrText>
        </w:r>
        <w:r w:rsidR="00963926">
          <w:rPr>
            <w:noProof/>
            <w:webHidden/>
          </w:rPr>
        </w:r>
        <w:r w:rsidR="00963926">
          <w:rPr>
            <w:noProof/>
            <w:webHidden/>
          </w:rPr>
          <w:fldChar w:fldCharType="separate"/>
        </w:r>
        <w:r w:rsidR="00FD43B3">
          <w:rPr>
            <w:noProof/>
            <w:webHidden/>
          </w:rPr>
          <w:t>7</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17" w:history="1">
        <w:r w:rsidR="00963926" w:rsidRPr="00DE2637">
          <w:rPr>
            <w:rStyle w:val="Hyperlink"/>
            <w:noProof/>
          </w:rPr>
          <w:t xml:space="preserve">Gambar 2.3 </w:t>
        </w:r>
        <w:r w:rsidR="00963926" w:rsidRPr="00DE2637">
          <w:rPr>
            <w:rStyle w:val="Hyperlink"/>
            <w:rFonts w:eastAsia="Calibri"/>
            <w:noProof/>
          </w:rPr>
          <w:t>Diagram Pin NodeMCU ESP8266</w:t>
        </w:r>
        <w:r w:rsidR="00963926">
          <w:rPr>
            <w:noProof/>
            <w:webHidden/>
          </w:rPr>
          <w:tab/>
        </w:r>
        <w:r w:rsidR="00963926">
          <w:rPr>
            <w:noProof/>
            <w:webHidden/>
          </w:rPr>
          <w:fldChar w:fldCharType="begin"/>
        </w:r>
        <w:r w:rsidR="00963926">
          <w:rPr>
            <w:noProof/>
            <w:webHidden/>
          </w:rPr>
          <w:instrText xml:space="preserve"> PAGEREF _Toc48314417 \h </w:instrText>
        </w:r>
        <w:r w:rsidR="00963926">
          <w:rPr>
            <w:noProof/>
            <w:webHidden/>
          </w:rPr>
        </w:r>
        <w:r w:rsidR="00963926">
          <w:rPr>
            <w:noProof/>
            <w:webHidden/>
          </w:rPr>
          <w:fldChar w:fldCharType="separate"/>
        </w:r>
        <w:r w:rsidR="00FD43B3">
          <w:rPr>
            <w:noProof/>
            <w:webHidden/>
          </w:rPr>
          <w:t>8</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18" w:history="1">
        <w:r w:rsidR="00963926" w:rsidRPr="00DE2637">
          <w:rPr>
            <w:rStyle w:val="Hyperlink"/>
            <w:noProof/>
          </w:rPr>
          <w:t>Gambar 2.4 Sensor Kelembaban SEN0193</w:t>
        </w:r>
        <w:r w:rsidR="00963926">
          <w:rPr>
            <w:noProof/>
            <w:webHidden/>
          </w:rPr>
          <w:tab/>
        </w:r>
        <w:r w:rsidR="00963926">
          <w:rPr>
            <w:noProof/>
            <w:webHidden/>
          </w:rPr>
          <w:fldChar w:fldCharType="begin"/>
        </w:r>
        <w:r w:rsidR="00963926">
          <w:rPr>
            <w:noProof/>
            <w:webHidden/>
          </w:rPr>
          <w:instrText xml:space="preserve"> PAGEREF _Toc48314418 \h </w:instrText>
        </w:r>
        <w:r w:rsidR="00963926">
          <w:rPr>
            <w:noProof/>
            <w:webHidden/>
          </w:rPr>
        </w:r>
        <w:r w:rsidR="00963926">
          <w:rPr>
            <w:noProof/>
            <w:webHidden/>
          </w:rPr>
          <w:fldChar w:fldCharType="separate"/>
        </w:r>
        <w:r w:rsidR="00FD43B3">
          <w:rPr>
            <w:noProof/>
            <w:webHidden/>
          </w:rPr>
          <w:t>9</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19" w:history="1">
        <w:r w:rsidR="00963926" w:rsidRPr="00DE2637">
          <w:rPr>
            <w:rStyle w:val="Hyperlink"/>
            <w:noProof/>
          </w:rPr>
          <w:t>Gambar 2.5 Sensor DS18B20</w:t>
        </w:r>
        <w:r w:rsidR="00963926">
          <w:rPr>
            <w:noProof/>
            <w:webHidden/>
          </w:rPr>
          <w:tab/>
        </w:r>
        <w:r w:rsidR="00963926">
          <w:rPr>
            <w:noProof/>
            <w:webHidden/>
          </w:rPr>
          <w:fldChar w:fldCharType="begin"/>
        </w:r>
        <w:r w:rsidR="00963926">
          <w:rPr>
            <w:noProof/>
            <w:webHidden/>
          </w:rPr>
          <w:instrText xml:space="preserve"> PAGEREF _Toc48314419 \h </w:instrText>
        </w:r>
        <w:r w:rsidR="00963926">
          <w:rPr>
            <w:noProof/>
            <w:webHidden/>
          </w:rPr>
        </w:r>
        <w:r w:rsidR="00963926">
          <w:rPr>
            <w:noProof/>
            <w:webHidden/>
          </w:rPr>
          <w:fldChar w:fldCharType="separate"/>
        </w:r>
        <w:r w:rsidR="00FD43B3">
          <w:rPr>
            <w:noProof/>
            <w:webHidden/>
          </w:rPr>
          <w:t>9</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20" w:history="1">
        <w:r w:rsidR="00963926" w:rsidRPr="00DE2637">
          <w:rPr>
            <w:rStyle w:val="Hyperlink"/>
            <w:noProof/>
          </w:rPr>
          <w:t>Gambar 2.6 Sensor TDS</w:t>
        </w:r>
        <w:r w:rsidR="00963926">
          <w:rPr>
            <w:noProof/>
            <w:webHidden/>
          </w:rPr>
          <w:tab/>
        </w:r>
        <w:r w:rsidR="00963926">
          <w:rPr>
            <w:noProof/>
            <w:webHidden/>
          </w:rPr>
          <w:fldChar w:fldCharType="begin"/>
        </w:r>
        <w:r w:rsidR="00963926">
          <w:rPr>
            <w:noProof/>
            <w:webHidden/>
          </w:rPr>
          <w:instrText xml:space="preserve"> PAGEREF _Toc48314420 \h </w:instrText>
        </w:r>
        <w:r w:rsidR="00963926">
          <w:rPr>
            <w:noProof/>
            <w:webHidden/>
          </w:rPr>
        </w:r>
        <w:r w:rsidR="00963926">
          <w:rPr>
            <w:noProof/>
            <w:webHidden/>
          </w:rPr>
          <w:fldChar w:fldCharType="separate"/>
        </w:r>
        <w:r w:rsidR="00FD43B3">
          <w:rPr>
            <w:noProof/>
            <w:webHidden/>
          </w:rPr>
          <w:t>10</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21" w:history="1">
        <w:r w:rsidR="00963926" w:rsidRPr="00DE2637">
          <w:rPr>
            <w:rStyle w:val="Hyperlink"/>
            <w:noProof/>
          </w:rPr>
          <w:t>Gambar 2.7 Board Raspberry Pi</w:t>
        </w:r>
        <w:r w:rsidR="00963926">
          <w:rPr>
            <w:noProof/>
            <w:webHidden/>
          </w:rPr>
          <w:tab/>
        </w:r>
        <w:r w:rsidR="00963926">
          <w:rPr>
            <w:noProof/>
            <w:webHidden/>
          </w:rPr>
          <w:fldChar w:fldCharType="begin"/>
        </w:r>
        <w:r w:rsidR="00963926">
          <w:rPr>
            <w:noProof/>
            <w:webHidden/>
          </w:rPr>
          <w:instrText xml:space="preserve"> PAGEREF _Toc48314421 \h </w:instrText>
        </w:r>
        <w:r w:rsidR="00963926">
          <w:rPr>
            <w:noProof/>
            <w:webHidden/>
          </w:rPr>
        </w:r>
        <w:r w:rsidR="00963926">
          <w:rPr>
            <w:noProof/>
            <w:webHidden/>
          </w:rPr>
          <w:fldChar w:fldCharType="separate"/>
        </w:r>
        <w:r w:rsidR="00FD43B3">
          <w:rPr>
            <w:noProof/>
            <w:webHidden/>
          </w:rPr>
          <w:t>11</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22" w:history="1">
        <w:r w:rsidR="00963926" w:rsidRPr="00DE2637">
          <w:rPr>
            <w:rStyle w:val="Hyperlink"/>
            <w:noProof/>
          </w:rPr>
          <w:t>Gambar 2.8 Relay Satu Channel</w:t>
        </w:r>
        <w:r w:rsidR="00963926">
          <w:rPr>
            <w:noProof/>
            <w:webHidden/>
          </w:rPr>
          <w:tab/>
        </w:r>
        <w:r w:rsidR="00963926">
          <w:rPr>
            <w:noProof/>
            <w:webHidden/>
          </w:rPr>
          <w:fldChar w:fldCharType="begin"/>
        </w:r>
        <w:r w:rsidR="00963926">
          <w:rPr>
            <w:noProof/>
            <w:webHidden/>
          </w:rPr>
          <w:instrText xml:space="preserve"> PAGEREF _Toc48314422 \h </w:instrText>
        </w:r>
        <w:r w:rsidR="00963926">
          <w:rPr>
            <w:noProof/>
            <w:webHidden/>
          </w:rPr>
        </w:r>
        <w:r w:rsidR="00963926">
          <w:rPr>
            <w:noProof/>
            <w:webHidden/>
          </w:rPr>
          <w:fldChar w:fldCharType="separate"/>
        </w:r>
        <w:r w:rsidR="00FD43B3">
          <w:rPr>
            <w:noProof/>
            <w:webHidden/>
          </w:rPr>
          <w:t>12</w:t>
        </w:r>
        <w:r w:rsidR="00963926">
          <w:rPr>
            <w:noProof/>
            <w:webHidden/>
          </w:rPr>
          <w:fldChar w:fldCharType="end"/>
        </w:r>
      </w:hyperlink>
    </w:p>
    <w:p w:rsidR="00963926" w:rsidRDefault="00944D97">
      <w:pPr>
        <w:pStyle w:val="TableofFigures"/>
        <w:tabs>
          <w:tab w:val="right" w:leader="dot" w:pos="7928"/>
        </w:tabs>
        <w:rPr>
          <w:rFonts w:asciiTheme="minorHAnsi" w:eastAsiaTheme="minorEastAsia" w:hAnsiTheme="minorHAnsi"/>
          <w:noProof/>
          <w:sz w:val="22"/>
        </w:rPr>
      </w:pPr>
      <w:hyperlink w:anchor="_Toc48314423" w:history="1">
        <w:r w:rsidR="00963926" w:rsidRPr="00DE2637">
          <w:rPr>
            <w:rStyle w:val="Hyperlink"/>
            <w:noProof/>
          </w:rPr>
          <w:t>Gambar 2.9 Struktur Sederhana Relay</w:t>
        </w:r>
        <w:r w:rsidR="00963926">
          <w:rPr>
            <w:noProof/>
            <w:webHidden/>
          </w:rPr>
          <w:tab/>
        </w:r>
        <w:r w:rsidR="00963926">
          <w:rPr>
            <w:noProof/>
            <w:webHidden/>
          </w:rPr>
          <w:fldChar w:fldCharType="begin"/>
        </w:r>
        <w:r w:rsidR="00963926">
          <w:rPr>
            <w:noProof/>
            <w:webHidden/>
          </w:rPr>
          <w:instrText xml:space="preserve"> PAGEREF _Toc48314423 \h </w:instrText>
        </w:r>
        <w:r w:rsidR="00963926">
          <w:rPr>
            <w:noProof/>
            <w:webHidden/>
          </w:rPr>
        </w:r>
        <w:r w:rsidR="00963926">
          <w:rPr>
            <w:noProof/>
            <w:webHidden/>
          </w:rPr>
          <w:fldChar w:fldCharType="separate"/>
        </w:r>
        <w:r w:rsidR="00FD43B3">
          <w:rPr>
            <w:noProof/>
            <w:webHidden/>
          </w:rPr>
          <w:t>12</w:t>
        </w:r>
        <w:r w:rsidR="00963926">
          <w:rPr>
            <w:noProof/>
            <w:webHidden/>
          </w:rPr>
          <w:fldChar w:fldCharType="end"/>
        </w:r>
      </w:hyperlink>
    </w:p>
    <w:p w:rsidR="00C10E39" w:rsidRDefault="00944D97" w:rsidP="00C10E39">
      <w:pPr>
        <w:pStyle w:val="TableofFigures"/>
        <w:tabs>
          <w:tab w:val="right" w:leader="dot" w:pos="7928"/>
        </w:tabs>
        <w:rPr>
          <w:noProof/>
        </w:rPr>
      </w:pPr>
      <w:hyperlink w:anchor="_Toc48314424" w:history="1">
        <w:r w:rsidR="00963926" w:rsidRPr="00DE2637">
          <w:rPr>
            <w:rStyle w:val="Hyperlink"/>
            <w:noProof/>
          </w:rPr>
          <w:t>Gambar 2.10 Sensor Ultrasonik HC-SR04</w:t>
        </w:r>
        <w:r w:rsidR="00963926">
          <w:rPr>
            <w:noProof/>
            <w:webHidden/>
          </w:rPr>
          <w:tab/>
        </w:r>
        <w:r w:rsidR="00963926">
          <w:rPr>
            <w:noProof/>
            <w:webHidden/>
          </w:rPr>
          <w:fldChar w:fldCharType="begin"/>
        </w:r>
        <w:r w:rsidR="00963926">
          <w:rPr>
            <w:noProof/>
            <w:webHidden/>
          </w:rPr>
          <w:instrText xml:space="preserve"> PAGEREF _Toc48314424 \h </w:instrText>
        </w:r>
        <w:r w:rsidR="00963926">
          <w:rPr>
            <w:noProof/>
            <w:webHidden/>
          </w:rPr>
        </w:r>
        <w:r w:rsidR="00963926">
          <w:rPr>
            <w:noProof/>
            <w:webHidden/>
          </w:rPr>
          <w:fldChar w:fldCharType="separate"/>
        </w:r>
        <w:r w:rsidR="00FD43B3">
          <w:rPr>
            <w:noProof/>
            <w:webHidden/>
          </w:rPr>
          <w:t>14</w:t>
        </w:r>
        <w:r w:rsidR="00963926">
          <w:rPr>
            <w:noProof/>
            <w:webHidden/>
          </w:rPr>
          <w:fldChar w:fldCharType="end"/>
        </w:r>
      </w:hyperlink>
      <w:r w:rsidR="00963926">
        <w:rPr>
          <w:rFonts w:cs="Times New Roman"/>
          <w:szCs w:val="24"/>
          <w:lang w:val="id-ID"/>
        </w:rPr>
        <w:fldChar w:fldCharType="end"/>
      </w:r>
      <w:r w:rsidR="00C10E39">
        <w:rPr>
          <w:rFonts w:cs="Times New Roman"/>
          <w:szCs w:val="24"/>
          <w:lang w:val="id-ID"/>
        </w:rPr>
        <w:fldChar w:fldCharType="begin"/>
      </w:r>
      <w:r w:rsidR="00C10E39">
        <w:rPr>
          <w:rFonts w:cs="Times New Roman"/>
          <w:szCs w:val="24"/>
          <w:lang w:val="id-ID"/>
        </w:rPr>
        <w:instrText xml:space="preserve"> TOC \h \z \c "Gambar 3" </w:instrText>
      </w:r>
      <w:r w:rsidR="00C10E39">
        <w:rPr>
          <w:rFonts w:cs="Times New Roman"/>
          <w:szCs w:val="24"/>
          <w:lang w:val="id-ID"/>
        </w:rPr>
        <w:fldChar w:fldCharType="separate"/>
      </w:r>
    </w:p>
    <w:p w:rsidR="00C10E39" w:rsidRDefault="00944D97">
      <w:pPr>
        <w:pStyle w:val="TableofFigures"/>
        <w:tabs>
          <w:tab w:val="right" w:leader="dot" w:pos="7928"/>
        </w:tabs>
        <w:rPr>
          <w:rFonts w:asciiTheme="minorHAnsi" w:eastAsiaTheme="minorEastAsia" w:hAnsiTheme="minorHAnsi"/>
          <w:noProof/>
          <w:sz w:val="22"/>
        </w:rPr>
      </w:pPr>
      <w:hyperlink w:anchor="_Toc48315829" w:history="1">
        <w:r w:rsidR="00C10E39" w:rsidRPr="003A0649">
          <w:rPr>
            <w:rStyle w:val="Hyperlink"/>
            <w:noProof/>
          </w:rPr>
          <w:t xml:space="preserve">Gambar 3.1 </w:t>
        </w:r>
        <w:r w:rsidR="00C10E39" w:rsidRPr="003A0649">
          <w:rPr>
            <w:rStyle w:val="Hyperlink"/>
            <w:rFonts w:cs="Times New Roman"/>
            <w:noProof/>
          </w:rPr>
          <w:t>Metode</w:t>
        </w:r>
        <w:r w:rsidR="00C10E39" w:rsidRPr="003A0649">
          <w:rPr>
            <w:rStyle w:val="Hyperlink"/>
            <w:rFonts w:cs="Times New Roman"/>
            <w:i/>
            <w:noProof/>
          </w:rPr>
          <w:t xml:space="preserve"> Waterfall</w:t>
        </w:r>
        <w:r w:rsidR="00C10E39">
          <w:rPr>
            <w:noProof/>
            <w:webHidden/>
          </w:rPr>
          <w:tab/>
        </w:r>
        <w:r w:rsidR="00C10E39">
          <w:rPr>
            <w:noProof/>
            <w:webHidden/>
          </w:rPr>
          <w:fldChar w:fldCharType="begin"/>
        </w:r>
        <w:r w:rsidR="00C10E39">
          <w:rPr>
            <w:noProof/>
            <w:webHidden/>
          </w:rPr>
          <w:instrText xml:space="preserve"> PAGEREF _Toc48315829 \h </w:instrText>
        </w:r>
        <w:r w:rsidR="00C10E39">
          <w:rPr>
            <w:noProof/>
            <w:webHidden/>
          </w:rPr>
        </w:r>
        <w:r w:rsidR="00C10E39">
          <w:rPr>
            <w:noProof/>
            <w:webHidden/>
          </w:rPr>
          <w:fldChar w:fldCharType="separate"/>
        </w:r>
        <w:r w:rsidR="00FD43B3">
          <w:rPr>
            <w:noProof/>
            <w:webHidden/>
          </w:rPr>
          <w:t>17</w:t>
        </w:r>
        <w:r w:rsidR="00C10E39">
          <w:rPr>
            <w:noProof/>
            <w:webHidden/>
          </w:rPr>
          <w:fldChar w:fldCharType="end"/>
        </w:r>
      </w:hyperlink>
    </w:p>
    <w:p w:rsidR="00C10E39" w:rsidRDefault="00944D97">
      <w:pPr>
        <w:pStyle w:val="TableofFigures"/>
        <w:tabs>
          <w:tab w:val="right" w:leader="dot" w:pos="7928"/>
        </w:tabs>
        <w:rPr>
          <w:rFonts w:asciiTheme="minorHAnsi" w:eastAsiaTheme="minorEastAsia" w:hAnsiTheme="minorHAnsi"/>
          <w:noProof/>
          <w:sz w:val="22"/>
        </w:rPr>
      </w:pPr>
      <w:hyperlink w:anchor="_Toc48315830" w:history="1">
        <w:r w:rsidR="00C10E39" w:rsidRPr="003A0649">
          <w:rPr>
            <w:rStyle w:val="Hyperlink"/>
            <w:noProof/>
          </w:rPr>
          <w:t>Gambar 3.2 Arsitektur Sistem</w:t>
        </w:r>
        <w:r w:rsidR="00C10E39">
          <w:rPr>
            <w:noProof/>
            <w:webHidden/>
          </w:rPr>
          <w:tab/>
        </w:r>
        <w:r w:rsidR="00C10E39">
          <w:rPr>
            <w:noProof/>
            <w:webHidden/>
          </w:rPr>
          <w:fldChar w:fldCharType="begin"/>
        </w:r>
        <w:r w:rsidR="00C10E39">
          <w:rPr>
            <w:noProof/>
            <w:webHidden/>
          </w:rPr>
          <w:instrText xml:space="preserve"> PAGEREF _Toc48315830 \h </w:instrText>
        </w:r>
        <w:r w:rsidR="00C10E39">
          <w:rPr>
            <w:noProof/>
            <w:webHidden/>
          </w:rPr>
        </w:r>
        <w:r w:rsidR="00C10E39">
          <w:rPr>
            <w:noProof/>
            <w:webHidden/>
          </w:rPr>
          <w:fldChar w:fldCharType="separate"/>
        </w:r>
        <w:r w:rsidR="00FD43B3">
          <w:rPr>
            <w:noProof/>
            <w:webHidden/>
          </w:rPr>
          <w:t>19</w:t>
        </w:r>
        <w:r w:rsidR="00C10E39">
          <w:rPr>
            <w:noProof/>
            <w:webHidden/>
          </w:rPr>
          <w:fldChar w:fldCharType="end"/>
        </w:r>
      </w:hyperlink>
    </w:p>
    <w:p w:rsidR="00C10E39" w:rsidRDefault="00944D97">
      <w:pPr>
        <w:pStyle w:val="TableofFigures"/>
        <w:tabs>
          <w:tab w:val="right" w:leader="dot" w:pos="7928"/>
        </w:tabs>
        <w:rPr>
          <w:rFonts w:asciiTheme="minorHAnsi" w:eastAsiaTheme="minorEastAsia" w:hAnsiTheme="minorHAnsi"/>
          <w:noProof/>
          <w:sz w:val="22"/>
        </w:rPr>
      </w:pPr>
      <w:hyperlink w:anchor="_Toc48315831" w:history="1">
        <w:r w:rsidR="00C10E39" w:rsidRPr="003A0649">
          <w:rPr>
            <w:rStyle w:val="Hyperlink"/>
            <w:noProof/>
          </w:rPr>
          <w:t>Gambar 3.3 Arsitektur Pengiriman dan Visualisasi Data Sensor</w:t>
        </w:r>
        <w:r w:rsidR="00C10E39">
          <w:rPr>
            <w:noProof/>
            <w:webHidden/>
          </w:rPr>
          <w:tab/>
        </w:r>
        <w:r w:rsidR="00C10E39">
          <w:rPr>
            <w:noProof/>
            <w:webHidden/>
          </w:rPr>
          <w:fldChar w:fldCharType="begin"/>
        </w:r>
        <w:r w:rsidR="00C10E39">
          <w:rPr>
            <w:noProof/>
            <w:webHidden/>
          </w:rPr>
          <w:instrText xml:space="preserve"> PAGEREF _Toc48315831 \h </w:instrText>
        </w:r>
        <w:r w:rsidR="00C10E39">
          <w:rPr>
            <w:noProof/>
            <w:webHidden/>
          </w:rPr>
        </w:r>
        <w:r w:rsidR="00C10E39">
          <w:rPr>
            <w:noProof/>
            <w:webHidden/>
          </w:rPr>
          <w:fldChar w:fldCharType="separate"/>
        </w:r>
        <w:r w:rsidR="00FD43B3">
          <w:rPr>
            <w:noProof/>
            <w:webHidden/>
          </w:rPr>
          <w:t>20</w:t>
        </w:r>
        <w:r w:rsidR="00C10E39">
          <w:rPr>
            <w:noProof/>
            <w:webHidden/>
          </w:rPr>
          <w:fldChar w:fldCharType="end"/>
        </w:r>
      </w:hyperlink>
    </w:p>
    <w:p w:rsidR="00C10E39" w:rsidRDefault="00944D97">
      <w:pPr>
        <w:pStyle w:val="TableofFigures"/>
        <w:tabs>
          <w:tab w:val="right" w:leader="dot" w:pos="7928"/>
        </w:tabs>
        <w:rPr>
          <w:rFonts w:asciiTheme="minorHAnsi" w:eastAsiaTheme="minorEastAsia" w:hAnsiTheme="minorHAnsi"/>
          <w:noProof/>
          <w:sz w:val="22"/>
        </w:rPr>
      </w:pPr>
      <w:hyperlink w:anchor="_Toc48315832" w:history="1">
        <w:r w:rsidR="00C10E39" w:rsidRPr="003A0649">
          <w:rPr>
            <w:rStyle w:val="Hyperlink"/>
            <w:noProof/>
          </w:rPr>
          <w:t xml:space="preserve">Gambar 3.4 </w:t>
        </w:r>
        <w:r w:rsidR="00C10E39" w:rsidRPr="003A0649">
          <w:rPr>
            <w:rStyle w:val="Hyperlink"/>
            <w:i/>
            <w:noProof/>
          </w:rPr>
          <w:t>Flowchart</w:t>
        </w:r>
        <w:r w:rsidR="00C10E39" w:rsidRPr="003A0649">
          <w:rPr>
            <w:rStyle w:val="Hyperlink"/>
            <w:noProof/>
          </w:rPr>
          <w:t xml:space="preserve"> Proses Pembacaan Sensor</w:t>
        </w:r>
        <w:r w:rsidR="00C10E39">
          <w:rPr>
            <w:noProof/>
            <w:webHidden/>
          </w:rPr>
          <w:tab/>
        </w:r>
        <w:r w:rsidR="00C10E39">
          <w:rPr>
            <w:noProof/>
            <w:webHidden/>
          </w:rPr>
          <w:fldChar w:fldCharType="begin"/>
        </w:r>
        <w:r w:rsidR="00C10E39">
          <w:rPr>
            <w:noProof/>
            <w:webHidden/>
          </w:rPr>
          <w:instrText xml:space="preserve"> PAGEREF _Toc48315832 \h </w:instrText>
        </w:r>
        <w:r w:rsidR="00C10E39">
          <w:rPr>
            <w:noProof/>
            <w:webHidden/>
          </w:rPr>
        </w:r>
        <w:r w:rsidR="00C10E39">
          <w:rPr>
            <w:noProof/>
            <w:webHidden/>
          </w:rPr>
          <w:fldChar w:fldCharType="separate"/>
        </w:r>
        <w:r w:rsidR="00FD43B3">
          <w:rPr>
            <w:noProof/>
            <w:webHidden/>
          </w:rPr>
          <w:t>21</w:t>
        </w:r>
        <w:r w:rsidR="00C10E39">
          <w:rPr>
            <w:noProof/>
            <w:webHidden/>
          </w:rPr>
          <w:fldChar w:fldCharType="end"/>
        </w:r>
      </w:hyperlink>
    </w:p>
    <w:p w:rsidR="00C10E39" w:rsidRDefault="00944D97">
      <w:pPr>
        <w:pStyle w:val="TableofFigures"/>
        <w:tabs>
          <w:tab w:val="right" w:leader="dot" w:pos="7928"/>
        </w:tabs>
        <w:rPr>
          <w:rFonts w:asciiTheme="minorHAnsi" w:eastAsiaTheme="minorEastAsia" w:hAnsiTheme="minorHAnsi"/>
          <w:noProof/>
          <w:sz w:val="22"/>
        </w:rPr>
      </w:pPr>
      <w:hyperlink w:anchor="_Toc48315833" w:history="1">
        <w:r w:rsidR="00C10E39" w:rsidRPr="003A0649">
          <w:rPr>
            <w:rStyle w:val="Hyperlink"/>
            <w:noProof/>
          </w:rPr>
          <w:t xml:space="preserve">Gambar 3.5 </w:t>
        </w:r>
        <w:r w:rsidR="00C10E39" w:rsidRPr="003A0649">
          <w:rPr>
            <w:rStyle w:val="Hyperlink"/>
            <w:i/>
            <w:noProof/>
          </w:rPr>
          <w:t xml:space="preserve">Flowchart </w:t>
        </w:r>
        <w:r w:rsidR="00C10E39" w:rsidRPr="003A0649">
          <w:rPr>
            <w:rStyle w:val="Hyperlink"/>
            <w:noProof/>
          </w:rPr>
          <w:t>Pengiriman dan Visualisasi Data Sensor</w:t>
        </w:r>
        <w:r w:rsidR="00C10E39">
          <w:rPr>
            <w:noProof/>
            <w:webHidden/>
          </w:rPr>
          <w:tab/>
        </w:r>
        <w:r w:rsidR="00C10E39">
          <w:rPr>
            <w:noProof/>
            <w:webHidden/>
          </w:rPr>
          <w:fldChar w:fldCharType="begin"/>
        </w:r>
        <w:r w:rsidR="00C10E39">
          <w:rPr>
            <w:noProof/>
            <w:webHidden/>
          </w:rPr>
          <w:instrText xml:space="preserve"> PAGEREF _Toc48315833 \h </w:instrText>
        </w:r>
        <w:r w:rsidR="00C10E39">
          <w:rPr>
            <w:noProof/>
            <w:webHidden/>
          </w:rPr>
        </w:r>
        <w:r w:rsidR="00C10E39">
          <w:rPr>
            <w:noProof/>
            <w:webHidden/>
          </w:rPr>
          <w:fldChar w:fldCharType="separate"/>
        </w:r>
        <w:r w:rsidR="00FD43B3">
          <w:rPr>
            <w:noProof/>
            <w:webHidden/>
          </w:rPr>
          <w:t>23</w:t>
        </w:r>
        <w:r w:rsidR="00C10E39">
          <w:rPr>
            <w:noProof/>
            <w:webHidden/>
          </w:rPr>
          <w:fldChar w:fldCharType="end"/>
        </w:r>
      </w:hyperlink>
    </w:p>
    <w:p w:rsidR="00E71F1A" w:rsidRPr="00E71F1A" w:rsidRDefault="00C10E39" w:rsidP="00E71F1A">
      <w:pPr>
        <w:spacing w:after="0"/>
        <w:rPr>
          <w:rFonts w:cs="Times New Roman"/>
          <w:szCs w:val="24"/>
        </w:rPr>
      </w:pPr>
      <w:r>
        <w:rPr>
          <w:rFonts w:cs="Times New Roman"/>
          <w:szCs w:val="24"/>
          <w:lang w:val="id-ID"/>
        </w:rPr>
        <w:fldChar w:fldCharType="end"/>
      </w:r>
    </w:p>
    <w:p w:rsidR="00E71F1A" w:rsidRPr="00E71F1A" w:rsidRDefault="00E71F1A" w:rsidP="00E71F1A">
      <w:pPr>
        <w:spacing w:after="0"/>
        <w:rPr>
          <w:rFonts w:cs="Times New Roman"/>
          <w:b/>
          <w:szCs w:val="24"/>
        </w:rPr>
      </w:pPr>
      <w:bookmarkStart w:id="7" w:name="_Toc25141835"/>
      <w:r w:rsidRPr="00E71F1A">
        <w:rPr>
          <w:rFonts w:cs="Times New Roman"/>
          <w:szCs w:val="24"/>
        </w:rPr>
        <w:br w:type="page"/>
      </w:r>
    </w:p>
    <w:bookmarkEnd w:id="7" w:displacedByCustomXml="next"/>
    <w:bookmarkStart w:id="8" w:name="_Toc48315886"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8"/>
        </w:p>
        <w:p w:rsidR="00C10E39" w:rsidRDefault="00732CEC" w:rsidP="002D73C6">
          <w:pPr>
            <w:pStyle w:val="TOC1"/>
            <w:spacing w:line="36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48315882" w:history="1">
            <w:r w:rsidR="00C10E39">
              <w:rPr>
                <w:rStyle w:val="Hyperlink"/>
                <w:rFonts w:cs="Times New Roman"/>
                <w:noProof/>
              </w:rPr>
              <w:t>HALAMAN SAMPUL</w:t>
            </w:r>
            <w:r w:rsidR="001A1F3C">
              <w:rPr>
                <w:rStyle w:val="Hyperlink"/>
                <w:rFonts w:cs="Times New Roman"/>
                <w:noProof/>
              </w:rPr>
              <w:t xml:space="preserve"> </w:t>
            </w:r>
            <w:r w:rsidR="00C10E39">
              <w:rPr>
                <w:noProof/>
                <w:webHidden/>
              </w:rPr>
              <w:tab/>
            </w:r>
            <w:r w:rsidR="00C10E39">
              <w:rPr>
                <w:noProof/>
                <w:webHidden/>
              </w:rPr>
              <w:fldChar w:fldCharType="begin"/>
            </w:r>
            <w:r w:rsidR="00C10E39">
              <w:rPr>
                <w:noProof/>
                <w:webHidden/>
              </w:rPr>
              <w:instrText xml:space="preserve"> PAGEREF _Toc48315882 \h </w:instrText>
            </w:r>
            <w:r w:rsidR="00C10E39">
              <w:rPr>
                <w:noProof/>
                <w:webHidden/>
              </w:rPr>
            </w:r>
            <w:r w:rsidR="00C10E39">
              <w:rPr>
                <w:noProof/>
                <w:webHidden/>
              </w:rPr>
              <w:fldChar w:fldCharType="separate"/>
            </w:r>
            <w:r w:rsidR="00FD43B3">
              <w:rPr>
                <w:noProof/>
                <w:webHidden/>
              </w:rPr>
              <w:t>i</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83" w:history="1">
            <w:r w:rsidR="00C10E39" w:rsidRPr="001F4FC4">
              <w:rPr>
                <w:rStyle w:val="Hyperlink"/>
                <w:rFonts w:cs="Times New Roman"/>
                <w:noProof/>
                <w:lang w:val="id-ID"/>
              </w:rPr>
              <w:t>HALAMAN PERSETUJUAN</w:t>
            </w:r>
            <w:r w:rsidR="00C10E39">
              <w:rPr>
                <w:noProof/>
                <w:webHidden/>
              </w:rPr>
              <w:tab/>
            </w:r>
            <w:r w:rsidR="00C10E39">
              <w:rPr>
                <w:noProof/>
                <w:webHidden/>
              </w:rPr>
              <w:fldChar w:fldCharType="begin"/>
            </w:r>
            <w:r w:rsidR="00C10E39">
              <w:rPr>
                <w:noProof/>
                <w:webHidden/>
              </w:rPr>
              <w:instrText xml:space="preserve"> PAGEREF _Toc48315883 \h </w:instrText>
            </w:r>
            <w:r w:rsidR="00C10E39">
              <w:rPr>
                <w:noProof/>
                <w:webHidden/>
              </w:rPr>
            </w:r>
            <w:r w:rsidR="00C10E39">
              <w:rPr>
                <w:noProof/>
                <w:webHidden/>
              </w:rPr>
              <w:fldChar w:fldCharType="separate"/>
            </w:r>
            <w:r w:rsidR="00FD43B3">
              <w:rPr>
                <w:noProof/>
                <w:webHidden/>
              </w:rPr>
              <w:t>ii</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84" w:history="1">
            <w:r w:rsidR="00C10E39" w:rsidRPr="001F4FC4">
              <w:rPr>
                <w:rStyle w:val="Hyperlink"/>
                <w:noProof/>
              </w:rPr>
              <w:t>DAFTAR TABEL</w:t>
            </w:r>
            <w:r w:rsidR="00C10E39">
              <w:rPr>
                <w:noProof/>
                <w:webHidden/>
              </w:rPr>
              <w:tab/>
            </w:r>
            <w:r w:rsidR="00C10E39">
              <w:rPr>
                <w:noProof/>
                <w:webHidden/>
              </w:rPr>
              <w:fldChar w:fldCharType="begin"/>
            </w:r>
            <w:r w:rsidR="00C10E39">
              <w:rPr>
                <w:noProof/>
                <w:webHidden/>
              </w:rPr>
              <w:instrText xml:space="preserve"> PAGEREF _Toc48315884 \h </w:instrText>
            </w:r>
            <w:r w:rsidR="00C10E39">
              <w:rPr>
                <w:noProof/>
                <w:webHidden/>
              </w:rPr>
            </w:r>
            <w:r w:rsidR="00C10E39">
              <w:rPr>
                <w:noProof/>
                <w:webHidden/>
              </w:rPr>
              <w:fldChar w:fldCharType="separate"/>
            </w:r>
            <w:r w:rsidR="00FD43B3">
              <w:rPr>
                <w:noProof/>
                <w:webHidden/>
              </w:rPr>
              <w:t>iii</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85" w:history="1">
            <w:r w:rsidR="00C10E39" w:rsidRPr="001F4FC4">
              <w:rPr>
                <w:rStyle w:val="Hyperlink"/>
                <w:noProof/>
              </w:rPr>
              <w:t>DAFTAR GAMBAR</w:t>
            </w:r>
            <w:r w:rsidR="00C10E39">
              <w:rPr>
                <w:noProof/>
                <w:webHidden/>
              </w:rPr>
              <w:tab/>
            </w:r>
            <w:r w:rsidR="00C10E39">
              <w:rPr>
                <w:noProof/>
                <w:webHidden/>
              </w:rPr>
              <w:fldChar w:fldCharType="begin"/>
            </w:r>
            <w:r w:rsidR="00C10E39">
              <w:rPr>
                <w:noProof/>
                <w:webHidden/>
              </w:rPr>
              <w:instrText xml:space="preserve"> PAGEREF _Toc48315885 \h </w:instrText>
            </w:r>
            <w:r w:rsidR="00C10E39">
              <w:rPr>
                <w:noProof/>
                <w:webHidden/>
              </w:rPr>
            </w:r>
            <w:r w:rsidR="00C10E39">
              <w:rPr>
                <w:noProof/>
                <w:webHidden/>
              </w:rPr>
              <w:fldChar w:fldCharType="separate"/>
            </w:r>
            <w:r w:rsidR="00FD43B3">
              <w:rPr>
                <w:noProof/>
                <w:webHidden/>
              </w:rPr>
              <w:t>iv</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86" w:history="1">
            <w:r w:rsidR="00C10E39" w:rsidRPr="001F4FC4">
              <w:rPr>
                <w:rStyle w:val="Hyperlink"/>
                <w:noProof/>
              </w:rPr>
              <w:t>DAFTAR ISI</w:t>
            </w:r>
            <w:r w:rsidR="00C10E39">
              <w:rPr>
                <w:noProof/>
                <w:webHidden/>
              </w:rPr>
              <w:tab/>
            </w:r>
            <w:r w:rsidR="00C10E39">
              <w:rPr>
                <w:noProof/>
                <w:webHidden/>
              </w:rPr>
              <w:fldChar w:fldCharType="begin"/>
            </w:r>
            <w:r w:rsidR="00C10E39">
              <w:rPr>
                <w:noProof/>
                <w:webHidden/>
              </w:rPr>
              <w:instrText xml:space="preserve"> PAGEREF _Toc48315886 \h </w:instrText>
            </w:r>
            <w:r w:rsidR="00C10E39">
              <w:rPr>
                <w:noProof/>
                <w:webHidden/>
              </w:rPr>
            </w:r>
            <w:r w:rsidR="00C10E39">
              <w:rPr>
                <w:noProof/>
                <w:webHidden/>
              </w:rPr>
              <w:fldChar w:fldCharType="separate"/>
            </w:r>
            <w:r w:rsidR="00FD43B3">
              <w:rPr>
                <w:noProof/>
                <w:webHidden/>
              </w:rPr>
              <w:t>v</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87" w:history="1">
            <w:r w:rsidR="00C10E39" w:rsidRPr="001F4FC4">
              <w:rPr>
                <w:rStyle w:val="Hyperlink"/>
                <w:noProof/>
              </w:rPr>
              <w:t>BAB I PENDAHULUAN</w:t>
            </w:r>
            <w:r w:rsidR="00C10E39">
              <w:rPr>
                <w:noProof/>
                <w:webHidden/>
              </w:rPr>
              <w:tab/>
            </w:r>
            <w:r w:rsidR="00C10E39">
              <w:rPr>
                <w:noProof/>
                <w:webHidden/>
              </w:rPr>
              <w:fldChar w:fldCharType="begin"/>
            </w:r>
            <w:r w:rsidR="00C10E39">
              <w:rPr>
                <w:noProof/>
                <w:webHidden/>
              </w:rPr>
              <w:instrText xml:space="preserve"> PAGEREF _Toc48315887 \h </w:instrText>
            </w:r>
            <w:r w:rsidR="00C10E39">
              <w:rPr>
                <w:noProof/>
                <w:webHidden/>
              </w:rPr>
            </w:r>
            <w:r w:rsidR="00C10E39">
              <w:rPr>
                <w:noProof/>
                <w:webHidden/>
              </w:rPr>
              <w:fldChar w:fldCharType="separate"/>
            </w:r>
            <w:r w:rsidR="00FD43B3">
              <w:rPr>
                <w:noProof/>
                <w:webHidden/>
              </w:rPr>
              <w:t>1</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88" w:history="1">
            <w:r w:rsidR="00C10E39" w:rsidRPr="001F4FC4">
              <w:rPr>
                <w:rStyle w:val="Hyperlink"/>
                <w:noProof/>
              </w:rPr>
              <w:t>1.1 Latar Belakang</w:t>
            </w:r>
            <w:r w:rsidR="00C10E39">
              <w:rPr>
                <w:noProof/>
                <w:webHidden/>
              </w:rPr>
              <w:tab/>
            </w:r>
            <w:r w:rsidR="00C10E39">
              <w:rPr>
                <w:noProof/>
                <w:webHidden/>
              </w:rPr>
              <w:fldChar w:fldCharType="begin"/>
            </w:r>
            <w:r w:rsidR="00C10E39">
              <w:rPr>
                <w:noProof/>
                <w:webHidden/>
              </w:rPr>
              <w:instrText xml:space="preserve"> PAGEREF _Toc48315888 \h </w:instrText>
            </w:r>
            <w:r w:rsidR="00C10E39">
              <w:rPr>
                <w:noProof/>
                <w:webHidden/>
              </w:rPr>
            </w:r>
            <w:r w:rsidR="00C10E39">
              <w:rPr>
                <w:noProof/>
                <w:webHidden/>
              </w:rPr>
              <w:fldChar w:fldCharType="separate"/>
            </w:r>
            <w:r w:rsidR="00FD43B3">
              <w:rPr>
                <w:noProof/>
                <w:webHidden/>
              </w:rPr>
              <w:t>1</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89" w:history="1">
            <w:r w:rsidR="00C10E39" w:rsidRPr="001F4FC4">
              <w:rPr>
                <w:rStyle w:val="Hyperlink"/>
                <w:noProof/>
              </w:rPr>
              <w:t>1.2 Rumusan Masalah</w:t>
            </w:r>
            <w:r w:rsidR="00C10E39">
              <w:rPr>
                <w:noProof/>
                <w:webHidden/>
              </w:rPr>
              <w:tab/>
            </w:r>
            <w:r w:rsidR="00C10E39">
              <w:rPr>
                <w:noProof/>
                <w:webHidden/>
              </w:rPr>
              <w:fldChar w:fldCharType="begin"/>
            </w:r>
            <w:r w:rsidR="00C10E39">
              <w:rPr>
                <w:noProof/>
                <w:webHidden/>
              </w:rPr>
              <w:instrText xml:space="preserve"> PAGEREF _Toc48315889 \h </w:instrText>
            </w:r>
            <w:r w:rsidR="00C10E39">
              <w:rPr>
                <w:noProof/>
                <w:webHidden/>
              </w:rPr>
            </w:r>
            <w:r w:rsidR="00C10E39">
              <w:rPr>
                <w:noProof/>
                <w:webHidden/>
              </w:rPr>
              <w:fldChar w:fldCharType="separate"/>
            </w:r>
            <w:r w:rsidR="00FD43B3">
              <w:rPr>
                <w:noProof/>
                <w:webHidden/>
              </w:rPr>
              <w:t>3</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0" w:history="1">
            <w:r w:rsidR="00C10E39" w:rsidRPr="001F4FC4">
              <w:rPr>
                <w:rStyle w:val="Hyperlink"/>
                <w:noProof/>
              </w:rPr>
              <w:t>1.3 Ruang Lingkup Penelitian</w:t>
            </w:r>
            <w:r w:rsidR="00C10E39">
              <w:rPr>
                <w:noProof/>
                <w:webHidden/>
              </w:rPr>
              <w:tab/>
            </w:r>
            <w:r w:rsidR="00C10E39">
              <w:rPr>
                <w:noProof/>
                <w:webHidden/>
              </w:rPr>
              <w:fldChar w:fldCharType="begin"/>
            </w:r>
            <w:r w:rsidR="00C10E39">
              <w:rPr>
                <w:noProof/>
                <w:webHidden/>
              </w:rPr>
              <w:instrText xml:space="preserve"> PAGEREF _Toc48315890 \h </w:instrText>
            </w:r>
            <w:r w:rsidR="00C10E39">
              <w:rPr>
                <w:noProof/>
                <w:webHidden/>
              </w:rPr>
            </w:r>
            <w:r w:rsidR="00C10E39">
              <w:rPr>
                <w:noProof/>
                <w:webHidden/>
              </w:rPr>
              <w:fldChar w:fldCharType="separate"/>
            </w:r>
            <w:r w:rsidR="00FD43B3">
              <w:rPr>
                <w:noProof/>
                <w:webHidden/>
              </w:rPr>
              <w:t>3</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1" w:history="1">
            <w:r w:rsidR="00C10E39" w:rsidRPr="001F4FC4">
              <w:rPr>
                <w:rStyle w:val="Hyperlink"/>
                <w:noProof/>
              </w:rPr>
              <w:t>1.4 Tujuan Penelitian</w:t>
            </w:r>
            <w:r w:rsidR="00C10E39">
              <w:rPr>
                <w:noProof/>
                <w:webHidden/>
              </w:rPr>
              <w:tab/>
            </w:r>
            <w:r w:rsidR="00C10E39">
              <w:rPr>
                <w:noProof/>
                <w:webHidden/>
              </w:rPr>
              <w:fldChar w:fldCharType="begin"/>
            </w:r>
            <w:r w:rsidR="00C10E39">
              <w:rPr>
                <w:noProof/>
                <w:webHidden/>
              </w:rPr>
              <w:instrText xml:space="preserve"> PAGEREF _Toc48315891 \h </w:instrText>
            </w:r>
            <w:r w:rsidR="00C10E39">
              <w:rPr>
                <w:noProof/>
                <w:webHidden/>
              </w:rPr>
            </w:r>
            <w:r w:rsidR="00C10E39">
              <w:rPr>
                <w:noProof/>
                <w:webHidden/>
              </w:rPr>
              <w:fldChar w:fldCharType="separate"/>
            </w:r>
            <w:r w:rsidR="00FD43B3">
              <w:rPr>
                <w:noProof/>
                <w:webHidden/>
              </w:rPr>
              <w:t>4</w:t>
            </w:r>
            <w:r w:rsidR="00C10E39">
              <w:rPr>
                <w:noProof/>
                <w:webHidden/>
              </w:rPr>
              <w:fldChar w:fldCharType="end"/>
            </w:r>
          </w:hyperlink>
        </w:p>
        <w:p w:rsidR="00C10E39" w:rsidRDefault="00944D97" w:rsidP="002D73C6">
          <w:pPr>
            <w:pStyle w:val="TOC2"/>
            <w:rPr>
              <w:rFonts w:asciiTheme="minorHAnsi" w:eastAsiaTheme="minorEastAsia" w:hAnsiTheme="minorHAnsi"/>
              <w:noProof/>
              <w:sz w:val="22"/>
            </w:rPr>
          </w:pPr>
          <w:hyperlink w:anchor="_Toc48315892" w:history="1">
            <w:r w:rsidR="00C10E39" w:rsidRPr="001F4FC4">
              <w:rPr>
                <w:rStyle w:val="Hyperlink"/>
                <w:noProof/>
              </w:rPr>
              <w:t>1.5 Manfaat Penelitian</w:t>
            </w:r>
            <w:r w:rsidR="00C10E39">
              <w:rPr>
                <w:noProof/>
                <w:webHidden/>
              </w:rPr>
              <w:tab/>
            </w:r>
            <w:r w:rsidR="00C10E39">
              <w:rPr>
                <w:noProof/>
                <w:webHidden/>
              </w:rPr>
              <w:fldChar w:fldCharType="begin"/>
            </w:r>
            <w:r w:rsidR="00C10E39">
              <w:rPr>
                <w:noProof/>
                <w:webHidden/>
              </w:rPr>
              <w:instrText xml:space="preserve"> PAGEREF _Toc48315892 \h </w:instrText>
            </w:r>
            <w:r w:rsidR="00C10E39">
              <w:rPr>
                <w:noProof/>
                <w:webHidden/>
              </w:rPr>
            </w:r>
            <w:r w:rsidR="00C10E39">
              <w:rPr>
                <w:noProof/>
                <w:webHidden/>
              </w:rPr>
              <w:fldChar w:fldCharType="separate"/>
            </w:r>
            <w:r w:rsidR="00FD43B3">
              <w:rPr>
                <w:noProof/>
                <w:webHidden/>
              </w:rPr>
              <w:t>4</w:t>
            </w:r>
            <w:r w:rsidR="00C10E39">
              <w:rPr>
                <w:noProof/>
                <w:webHidden/>
              </w:rPr>
              <w:fldChar w:fldCharType="end"/>
            </w:r>
          </w:hyperlink>
        </w:p>
        <w:p w:rsidR="00C10E39" w:rsidRDefault="00944D97" w:rsidP="002D73C6">
          <w:pPr>
            <w:pStyle w:val="TOC1"/>
            <w:spacing w:line="360" w:lineRule="auto"/>
            <w:rPr>
              <w:rFonts w:asciiTheme="minorHAnsi" w:eastAsiaTheme="minorEastAsia" w:hAnsiTheme="minorHAnsi"/>
              <w:noProof/>
              <w:sz w:val="22"/>
            </w:rPr>
          </w:pPr>
          <w:hyperlink w:anchor="_Toc48315893" w:history="1">
            <w:r w:rsidR="00C10E39" w:rsidRPr="001F4FC4">
              <w:rPr>
                <w:rStyle w:val="Hyperlink"/>
                <w:rFonts w:eastAsia="Times New Roman"/>
                <w:noProof/>
              </w:rPr>
              <w:t>BAB II TINJAUAN PUSTAKA</w:t>
            </w:r>
            <w:r w:rsidR="00C10E39">
              <w:rPr>
                <w:noProof/>
                <w:webHidden/>
              </w:rPr>
              <w:tab/>
            </w:r>
            <w:r w:rsidR="00C10E39">
              <w:rPr>
                <w:noProof/>
                <w:webHidden/>
              </w:rPr>
              <w:fldChar w:fldCharType="begin"/>
            </w:r>
            <w:r w:rsidR="00C10E39">
              <w:rPr>
                <w:noProof/>
                <w:webHidden/>
              </w:rPr>
              <w:instrText xml:space="preserve"> PAGEREF _Toc48315893 \h </w:instrText>
            </w:r>
            <w:r w:rsidR="00C10E39">
              <w:rPr>
                <w:noProof/>
                <w:webHidden/>
              </w:rPr>
            </w:r>
            <w:r w:rsidR="00C10E39">
              <w:rPr>
                <w:noProof/>
                <w:webHidden/>
              </w:rPr>
              <w:fldChar w:fldCharType="separate"/>
            </w:r>
            <w:r w:rsidR="00FD43B3">
              <w:rPr>
                <w:noProof/>
                <w:webHidden/>
              </w:rPr>
              <w:t>5</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4" w:history="1">
            <w:r w:rsidR="00C10E39" w:rsidRPr="001F4FC4">
              <w:rPr>
                <w:rStyle w:val="Hyperlink"/>
                <w:rFonts w:eastAsia="Times New Roman"/>
                <w:noProof/>
              </w:rPr>
              <w:t>2.1 Vertical Farming</w:t>
            </w:r>
            <w:r w:rsidR="00C10E39">
              <w:rPr>
                <w:noProof/>
                <w:webHidden/>
              </w:rPr>
              <w:tab/>
            </w:r>
            <w:r w:rsidR="00C10E39">
              <w:rPr>
                <w:noProof/>
                <w:webHidden/>
              </w:rPr>
              <w:fldChar w:fldCharType="begin"/>
            </w:r>
            <w:r w:rsidR="00C10E39">
              <w:rPr>
                <w:noProof/>
                <w:webHidden/>
              </w:rPr>
              <w:instrText xml:space="preserve"> PAGEREF _Toc48315894 \h </w:instrText>
            </w:r>
            <w:r w:rsidR="00C10E39">
              <w:rPr>
                <w:noProof/>
                <w:webHidden/>
              </w:rPr>
            </w:r>
            <w:r w:rsidR="00C10E39">
              <w:rPr>
                <w:noProof/>
                <w:webHidden/>
              </w:rPr>
              <w:fldChar w:fldCharType="separate"/>
            </w:r>
            <w:r w:rsidR="00FD43B3">
              <w:rPr>
                <w:noProof/>
                <w:webHidden/>
              </w:rPr>
              <w:t>5</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5" w:history="1">
            <w:r w:rsidR="00C10E39" w:rsidRPr="001F4FC4">
              <w:rPr>
                <w:rStyle w:val="Hyperlink"/>
                <w:rFonts w:eastAsia="Times New Roman"/>
                <w:noProof/>
              </w:rPr>
              <w:t>2.2 Irigasi Kabut</w:t>
            </w:r>
            <w:r w:rsidR="00C10E39">
              <w:rPr>
                <w:noProof/>
                <w:webHidden/>
              </w:rPr>
              <w:tab/>
            </w:r>
            <w:r w:rsidR="00C10E39">
              <w:rPr>
                <w:noProof/>
                <w:webHidden/>
              </w:rPr>
              <w:fldChar w:fldCharType="begin"/>
            </w:r>
            <w:r w:rsidR="00C10E39">
              <w:rPr>
                <w:noProof/>
                <w:webHidden/>
              </w:rPr>
              <w:instrText xml:space="preserve"> PAGEREF _Toc48315895 \h </w:instrText>
            </w:r>
            <w:r w:rsidR="00C10E39">
              <w:rPr>
                <w:noProof/>
                <w:webHidden/>
              </w:rPr>
            </w:r>
            <w:r w:rsidR="00C10E39">
              <w:rPr>
                <w:noProof/>
                <w:webHidden/>
              </w:rPr>
              <w:fldChar w:fldCharType="separate"/>
            </w:r>
            <w:r w:rsidR="00FD43B3">
              <w:rPr>
                <w:noProof/>
                <w:webHidden/>
              </w:rPr>
              <w:t>6</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6" w:history="1">
            <w:r w:rsidR="00C10E39" w:rsidRPr="001F4FC4">
              <w:rPr>
                <w:rStyle w:val="Hyperlink"/>
                <w:rFonts w:eastAsia="Times New Roman"/>
                <w:i/>
                <w:noProof/>
              </w:rPr>
              <w:t>2.3</w:t>
            </w:r>
            <w:r w:rsidR="00C10E39">
              <w:rPr>
                <w:rFonts w:asciiTheme="minorHAnsi" w:eastAsiaTheme="minorEastAsia" w:hAnsiTheme="minorHAnsi"/>
                <w:noProof/>
                <w:sz w:val="22"/>
              </w:rPr>
              <w:tab/>
            </w:r>
            <w:r w:rsidR="00C10E39" w:rsidRPr="001F4FC4">
              <w:rPr>
                <w:rStyle w:val="Hyperlink"/>
                <w:rFonts w:eastAsia="Times New Roman"/>
                <w:i/>
                <w:noProof/>
              </w:rPr>
              <w:t>Microgreen</w:t>
            </w:r>
            <w:r w:rsidR="00C10E39">
              <w:rPr>
                <w:noProof/>
                <w:webHidden/>
              </w:rPr>
              <w:tab/>
            </w:r>
            <w:r w:rsidR="00C10E39">
              <w:rPr>
                <w:noProof/>
                <w:webHidden/>
              </w:rPr>
              <w:fldChar w:fldCharType="begin"/>
            </w:r>
            <w:r w:rsidR="00C10E39">
              <w:rPr>
                <w:noProof/>
                <w:webHidden/>
              </w:rPr>
              <w:instrText xml:space="preserve"> PAGEREF _Toc48315896 \h </w:instrText>
            </w:r>
            <w:r w:rsidR="00C10E39">
              <w:rPr>
                <w:noProof/>
                <w:webHidden/>
              </w:rPr>
            </w:r>
            <w:r w:rsidR="00C10E39">
              <w:rPr>
                <w:noProof/>
                <w:webHidden/>
              </w:rPr>
              <w:fldChar w:fldCharType="separate"/>
            </w:r>
            <w:r w:rsidR="00FD43B3">
              <w:rPr>
                <w:noProof/>
                <w:webHidden/>
              </w:rPr>
              <w:t>6</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897" w:history="1">
            <w:r w:rsidR="00C10E39" w:rsidRPr="001F4FC4">
              <w:rPr>
                <w:rStyle w:val="Hyperlink"/>
                <w:rFonts w:eastAsia="Times New Roman"/>
                <w:noProof/>
              </w:rPr>
              <w:t>2.4 Perangkat Keras</w:t>
            </w:r>
            <w:r w:rsidR="00C10E39">
              <w:rPr>
                <w:noProof/>
                <w:webHidden/>
              </w:rPr>
              <w:tab/>
            </w:r>
            <w:r w:rsidR="00C10E39">
              <w:rPr>
                <w:noProof/>
                <w:webHidden/>
              </w:rPr>
              <w:fldChar w:fldCharType="begin"/>
            </w:r>
            <w:r w:rsidR="00C10E39">
              <w:rPr>
                <w:noProof/>
                <w:webHidden/>
              </w:rPr>
              <w:instrText xml:space="preserve"> PAGEREF _Toc48315897 \h </w:instrText>
            </w:r>
            <w:r w:rsidR="00C10E39">
              <w:rPr>
                <w:noProof/>
                <w:webHidden/>
              </w:rPr>
            </w:r>
            <w:r w:rsidR="00C10E39">
              <w:rPr>
                <w:noProof/>
                <w:webHidden/>
              </w:rPr>
              <w:fldChar w:fldCharType="separate"/>
            </w:r>
            <w:r w:rsidR="00FD43B3">
              <w:rPr>
                <w:noProof/>
                <w:webHidden/>
              </w:rPr>
              <w:t>7</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898" w:history="1">
            <w:r w:rsidR="00C10E39" w:rsidRPr="001F4FC4">
              <w:rPr>
                <w:rStyle w:val="Hyperlink"/>
                <w:rFonts w:eastAsia="Times New Roman"/>
                <w:noProof/>
              </w:rPr>
              <w:t>2.4.1 Node MCU ESP8266</w:t>
            </w:r>
            <w:r w:rsidR="00C10E39">
              <w:rPr>
                <w:noProof/>
                <w:webHidden/>
              </w:rPr>
              <w:tab/>
            </w:r>
            <w:r w:rsidR="00C10E39">
              <w:rPr>
                <w:noProof/>
                <w:webHidden/>
              </w:rPr>
              <w:fldChar w:fldCharType="begin"/>
            </w:r>
            <w:r w:rsidR="00C10E39">
              <w:rPr>
                <w:noProof/>
                <w:webHidden/>
              </w:rPr>
              <w:instrText xml:space="preserve"> PAGEREF _Toc48315898 \h </w:instrText>
            </w:r>
            <w:r w:rsidR="00C10E39">
              <w:rPr>
                <w:noProof/>
                <w:webHidden/>
              </w:rPr>
            </w:r>
            <w:r w:rsidR="00C10E39">
              <w:rPr>
                <w:noProof/>
                <w:webHidden/>
              </w:rPr>
              <w:fldChar w:fldCharType="separate"/>
            </w:r>
            <w:r w:rsidR="00FD43B3">
              <w:rPr>
                <w:noProof/>
                <w:webHidden/>
              </w:rPr>
              <w:t>7</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899" w:history="1">
            <w:r w:rsidR="00C10E39" w:rsidRPr="001F4FC4">
              <w:rPr>
                <w:rStyle w:val="Hyperlink"/>
                <w:rFonts w:eastAsia="Times New Roman"/>
                <w:noProof/>
              </w:rPr>
              <w:t xml:space="preserve">2.4.2 Sensor Kelembaban Tanah </w:t>
            </w:r>
            <w:r w:rsidR="00C10E39" w:rsidRPr="001F4FC4">
              <w:rPr>
                <w:rStyle w:val="Hyperlink"/>
                <w:rFonts w:cs="Times New Roman"/>
                <w:noProof/>
              </w:rPr>
              <w:t>SEN0193</w:t>
            </w:r>
            <w:r w:rsidR="00C10E39">
              <w:rPr>
                <w:noProof/>
                <w:webHidden/>
              </w:rPr>
              <w:tab/>
            </w:r>
            <w:r w:rsidR="00C10E39">
              <w:rPr>
                <w:noProof/>
                <w:webHidden/>
              </w:rPr>
              <w:fldChar w:fldCharType="begin"/>
            </w:r>
            <w:r w:rsidR="00C10E39">
              <w:rPr>
                <w:noProof/>
                <w:webHidden/>
              </w:rPr>
              <w:instrText xml:space="preserve"> PAGEREF _Toc48315899 \h </w:instrText>
            </w:r>
            <w:r w:rsidR="00C10E39">
              <w:rPr>
                <w:noProof/>
                <w:webHidden/>
              </w:rPr>
            </w:r>
            <w:r w:rsidR="00C10E39">
              <w:rPr>
                <w:noProof/>
                <w:webHidden/>
              </w:rPr>
              <w:fldChar w:fldCharType="separate"/>
            </w:r>
            <w:r w:rsidR="00FD43B3">
              <w:rPr>
                <w:noProof/>
                <w:webHidden/>
              </w:rPr>
              <w:t>8</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0" w:history="1">
            <w:r w:rsidR="00C10E39" w:rsidRPr="001F4FC4">
              <w:rPr>
                <w:rStyle w:val="Hyperlink"/>
                <w:rFonts w:eastAsia="Times New Roman"/>
                <w:noProof/>
              </w:rPr>
              <w:t>2.4.3 Sensor Suhu DS18B20</w:t>
            </w:r>
            <w:r w:rsidR="00C10E39">
              <w:rPr>
                <w:noProof/>
                <w:webHidden/>
              </w:rPr>
              <w:tab/>
            </w:r>
            <w:r w:rsidR="00C10E39">
              <w:rPr>
                <w:noProof/>
                <w:webHidden/>
              </w:rPr>
              <w:fldChar w:fldCharType="begin"/>
            </w:r>
            <w:r w:rsidR="00C10E39">
              <w:rPr>
                <w:noProof/>
                <w:webHidden/>
              </w:rPr>
              <w:instrText xml:space="preserve"> PAGEREF _Toc48315900 \h </w:instrText>
            </w:r>
            <w:r w:rsidR="00C10E39">
              <w:rPr>
                <w:noProof/>
                <w:webHidden/>
              </w:rPr>
            </w:r>
            <w:r w:rsidR="00C10E39">
              <w:rPr>
                <w:noProof/>
                <w:webHidden/>
              </w:rPr>
              <w:fldChar w:fldCharType="separate"/>
            </w:r>
            <w:r w:rsidR="00FD43B3">
              <w:rPr>
                <w:noProof/>
                <w:webHidden/>
              </w:rPr>
              <w:t>9</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1" w:history="1">
            <w:r w:rsidR="00C10E39" w:rsidRPr="001F4FC4">
              <w:rPr>
                <w:rStyle w:val="Hyperlink"/>
                <w:rFonts w:eastAsia="Times New Roman"/>
                <w:noProof/>
              </w:rPr>
              <w:t>2.4.4 Sensor TDS (</w:t>
            </w:r>
            <w:r w:rsidR="00C10E39" w:rsidRPr="001F4FC4">
              <w:rPr>
                <w:rStyle w:val="Hyperlink"/>
                <w:noProof/>
              </w:rPr>
              <w:t>Total Dissolve Solid</w:t>
            </w:r>
            <w:r w:rsidR="00C10E39" w:rsidRPr="001F4FC4">
              <w:rPr>
                <w:rStyle w:val="Hyperlink"/>
                <w:rFonts w:eastAsia="Times New Roman"/>
                <w:noProof/>
              </w:rPr>
              <w:t>)</w:t>
            </w:r>
            <w:r w:rsidR="00C10E39">
              <w:rPr>
                <w:noProof/>
                <w:webHidden/>
              </w:rPr>
              <w:tab/>
            </w:r>
            <w:r w:rsidR="00C10E39">
              <w:rPr>
                <w:noProof/>
                <w:webHidden/>
              </w:rPr>
              <w:fldChar w:fldCharType="begin"/>
            </w:r>
            <w:r w:rsidR="00C10E39">
              <w:rPr>
                <w:noProof/>
                <w:webHidden/>
              </w:rPr>
              <w:instrText xml:space="preserve"> PAGEREF _Toc48315901 \h </w:instrText>
            </w:r>
            <w:r w:rsidR="00C10E39">
              <w:rPr>
                <w:noProof/>
                <w:webHidden/>
              </w:rPr>
            </w:r>
            <w:r w:rsidR="00C10E39">
              <w:rPr>
                <w:noProof/>
                <w:webHidden/>
              </w:rPr>
              <w:fldChar w:fldCharType="separate"/>
            </w:r>
            <w:r w:rsidR="00FD43B3">
              <w:rPr>
                <w:noProof/>
                <w:webHidden/>
              </w:rPr>
              <w:t>10</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2" w:history="1">
            <w:r w:rsidR="00C10E39" w:rsidRPr="001F4FC4">
              <w:rPr>
                <w:rStyle w:val="Hyperlink"/>
                <w:rFonts w:eastAsia="Times New Roman"/>
                <w:noProof/>
              </w:rPr>
              <w:t>2.4.5 Raspberry Pi</w:t>
            </w:r>
            <w:r w:rsidR="00C10E39">
              <w:rPr>
                <w:noProof/>
                <w:webHidden/>
              </w:rPr>
              <w:tab/>
            </w:r>
            <w:r w:rsidR="00C10E39">
              <w:rPr>
                <w:noProof/>
                <w:webHidden/>
              </w:rPr>
              <w:fldChar w:fldCharType="begin"/>
            </w:r>
            <w:r w:rsidR="00C10E39">
              <w:rPr>
                <w:noProof/>
                <w:webHidden/>
              </w:rPr>
              <w:instrText xml:space="preserve"> PAGEREF _Toc48315902 \h </w:instrText>
            </w:r>
            <w:r w:rsidR="00C10E39">
              <w:rPr>
                <w:noProof/>
                <w:webHidden/>
              </w:rPr>
            </w:r>
            <w:r w:rsidR="00C10E39">
              <w:rPr>
                <w:noProof/>
                <w:webHidden/>
              </w:rPr>
              <w:fldChar w:fldCharType="separate"/>
            </w:r>
            <w:r w:rsidR="00FD43B3">
              <w:rPr>
                <w:noProof/>
                <w:webHidden/>
              </w:rPr>
              <w:t>10</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3" w:history="1">
            <w:r w:rsidR="00C10E39" w:rsidRPr="001F4FC4">
              <w:rPr>
                <w:rStyle w:val="Hyperlink"/>
                <w:rFonts w:eastAsia="Times New Roman"/>
                <w:noProof/>
              </w:rPr>
              <w:t>2.4.6 Relay</w:t>
            </w:r>
            <w:r w:rsidR="00C10E39">
              <w:rPr>
                <w:noProof/>
                <w:webHidden/>
              </w:rPr>
              <w:tab/>
            </w:r>
            <w:r w:rsidR="00C10E39">
              <w:rPr>
                <w:noProof/>
                <w:webHidden/>
              </w:rPr>
              <w:fldChar w:fldCharType="begin"/>
            </w:r>
            <w:r w:rsidR="00C10E39">
              <w:rPr>
                <w:noProof/>
                <w:webHidden/>
              </w:rPr>
              <w:instrText xml:space="preserve"> PAGEREF _Toc48315903 \h </w:instrText>
            </w:r>
            <w:r w:rsidR="00C10E39">
              <w:rPr>
                <w:noProof/>
                <w:webHidden/>
              </w:rPr>
            </w:r>
            <w:r w:rsidR="00C10E39">
              <w:rPr>
                <w:noProof/>
                <w:webHidden/>
              </w:rPr>
              <w:fldChar w:fldCharType="separate"/>
            </w:r>
            <w:r w:rsidR="00FD43B3">
              <w:rPr>
                <w:noProof/>
                <w:webHidden/>
              </w:rPr>
              <w:t>12</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4" w:history="1">
            <w:r w:rsidR="00C10E39" w:rsidRPr="001F4FC4">
              <w:rPr>
                <w:rStyle w:val="Hyperlink"/>
                <w:rFonts w:eastAsia="Times New Roman"/>
                <w:noProof/>
              </w:rPr>
              <w:t>2.4.7 Nozzle</w:t>
            </w:r>
            <w:r w:rsidR="00C10E39">
              <w:rPr>
                <w:noProof/>
                <w:webHidden/>
              </w:rPr>
              <w:tab/>
            </w:r>
            <w:r w:rsidR="00C10E39">
              <w:rPr>
                <w:noProof/>
                <w:webHidden/>
              </w:rPr>
              <w:fldChar w:fldCharType="begin"/>
            </w:r>
            <w:r w:rsidR="00C10E39">
              <w:rPr>
                <w:noProof/>
                <w:webHidden/>
              </w:rPr>
              <w:instrText xml:space="preserve"> PAGEREF _Toc48315904 \h </w:instrText>
            </w:r>
            <w:r w:rsidR="00C10E39">
              <w:rPr>
                <w:noProof/>
                <w:webHidden/>
              </w:rPr>
            </w:r>
            <w:r w:rsidR="00C10E39">
              <w:rPr>
                <w:noProof/>
                <w:webHidden/>
              </w:rPr>
              <w:fldChar w:fldCharType="separate"/>
            </w:r>
            <w:r w:rsidR="00FD43B3">
              <w:rPr>
                <w:noProof/>
                <w:webHidden/>
              </w:rPr>
              <w:t>13</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5" w:history="1">
            <w:r w:rsidR="00C10E39" w:rsidRPr="001F4FC4">
              <w:rPr>
                <w:rStyle w:val="Hyperlink"/>
                <w:noProof/>
              </w:rPr>
              <w:t>2.4.8</w:t>
            </w:r>
            <w:r w:rsidR="00C10E39">
              <w:rPr>
                <w:rFonts w:asciiTheme="minorHAnsi" w:eastAsiaTheme="minorEastAsia" w:hAnsiTheme="minorHAnsi"/>
                <w:noProof/>
                <w:sz w:val="22"/>
              </w:rPr>
              <w:tab/>
            </w:r>
            <w:r w:rsidR="00C10E39" w:rsidRPr="001F4FC4">
              <w:rPr>
                <w:rStyle w:val="Hyperlink"/>
                <w:noProof/>
              </w:rPr>
              <w:t>Sensor Ultrasonik HC-SR04</w:t>
            </w:r>
            <w:r w:rsidR="00C10E39">
              <w:rPr>
                <w:noProof/>
                <w:webHidden/>
              </w:rPr>
              <w:tab/>
            </w:r>
            <w:r w:rsidR="00C10E39">
              <w:rPr>
                <w:noProof/>
                <w:webHidden/>
              </w:rPr>
              <w:fldChar w:fldCharType="begin"/>
            </w:r>
            <w:r w:rsidR="00C10E39">
              <w:rPr>
                <w:noProof/>
                <w:webHidden/>
              </w:rPr>
              <w:instrText xml:space="preserve"> PAGEREF _Toc48315905 \h </w:instrText>
            </w:r>
            <w:r w:rsidR="00C10E39">
              <w:rPr>
                <w:noProof/>
                <w:webHidden/>
              </w:rPr>
            </w:r>
            <w:r w:rsidR="00C10E39">
              <w:rPr>
                <w:noProof/>
                <w:webHidden/>
              </w:rPr>
              <w:fldChar w:fldCharType="separate"/>
            </w:r>
            <w:r w:rsidR="00FD43B3">
              <w:rPr>
                <w:noProof/>
                <w:webHidden/>
              </w:rPr>
              <w:t>13</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906" w:history="1">
            <w:r w:rsidR="00C10E39" w:rsidRPr="001F4FC4">
              <w:rPr>
                <w:rStyle w:val="Hyperlink"/>
                <w:rFonts w:eastAsia="Times New Roman"/>
                <w:noProof/>
              </w:rPr>
              <w:t>2.5 Perangkat Lunak</w:t>
            </w:r>
            <w:r w:rsidR="00C10E39">
              <w:rPr>
                <w:noProof/>
                <w:webHidden/>
              </w:rPr>
              <w:tab/>
            </w:r>
            <w:r w:rsidR="00C10E39">
              <w:rPr>
                <w:noProof/>
                <w:webHidden/>
              </w:rPr>
              <w:fldChar w:fldCharType="begin"/>
            </w:r>
            <w:r w:rsidR="00C10E39">
              <w:rPr>
                <w:noProof/>
                <w:webHidden/>
              </w:rPr>
              <w:instrText xml:space="preserve"> PAGEREF _Toc48315906 \h </w:instrText>
            </w:r>
            <w:r w:rsidR="00C10E39">
              <w:rPr>
                <w:noProof/>
                <w:webHidden/>
              </w:rPr>
            </w:r>
            <w:r w:rsidR="00C10E39">
              <w:rPr>
                <w:noProof/>
                <w:webHidden/>
              </w:rPr>
              <w:fldChar w:fldCharType="separate"/>
            </w:r>
            <w:r w:rsidR="00FD43B3">
              <w:rPr>
                <w:noProof/>
                <w:webHidden/>
              </w:rPr>
              <w:t>14</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07" w:history="1">
            <w:r w:rsidR="00C10E39" w:rsidRPr="001F4FC4">
              <w:rPr>
                <w:rStyle w:val="Hyperlink"/>
                <w:rFonts w:eastAsia="Times New Roman"/>
                <w:noProof/>
              </w:rPr>
              <w:t>2.5.1 Arduino IDE</w:t>
            </w:r>
            <w:r w:rsidR="00C10E39">
              <w:rPr>
                <w:noProof/>
                <w:webHidden/>
              </w:rPr>
              <w:tab/>
            </w:r>
            <w:r w:rsidR="00C10E39">
              <w:rPr>
                <w:noProof/>
                <w:webHidden/>
              </w:rPr>
              <w:fldChar w:fldCharType="begin"/>
            </w:r>
            <w:r w:rsidR="00C10E39">
              <w:rPr>
                <w:noProof/>
                <w:webHidden/>
              </w:rPr>
              <w:instrText xml:space="preserve"> PAGEREF _Toc48315907 \h </w:instrText>
            </w:r>
            <w:r w:rsidR="00C10E39">
              <w:rPr>
                <w:noProof/>
                <w:webHidden/>
              </w:rPr>
            </w:r>
            <w:r w:rsidR="00C10E39">
              <w:rPr>
                <w:noProof/>
                <w:webHidden/>
              </w:rPr>
              <w:fldChar w:fldCharType="separate"/>
            </w:r>
            <w:r w:rsidR="00FD43B3">
              <w:rPr>
                <w:noProof/>
                <w:webHidden/>
              </w:rPr>
              <w:t>14</w:t>
            </w:r>
            <w:r w:rsidR="00C10E39">
              <w:rPr>
                <w:noProof/>
                <w:webHidden/>
              </w:rPr>
              <w:fldChar w:fldCharType="end"/>
            </w:r>
          </w:hyperlink>
        </w:p>
        <w:p w:rsidR="00C10E39" w:rsidRDefault="00944D97">
          <w:pPr>
            <w:pStyle w:val="TOC1"/>
            <w:rPr>
              <w:rFonts w:asciiTheme="minorHAnsi" w:eastAsiaTheme="minorEastAsia" w:hAnsiTheme="minorHAnsi"/>
              <w:noProof/>
              <w:sz w:val="22"/>
            </w:rPr>
          </w:pPr>
          <w:hyperlink w:anchor="_Toc48315908" w:history="1">
            <w:r w:rsidR="00C10E39" w:rsidRPr="001F4FC4">
              <w:rPr>
                <w:rStyle w:val="Hyperlink"/>
                <w:noProof/>
              </w:rPr>
              <w:t>BAB III METODOLOGI PENELITIAN</w:t>
            </w:r>
            <w:r w:rsidR="00C10E39">
              <w:rPr>
                <w:noProof/>
                <w:webHidden/>
              </w:rPr>
              <w:tab/>
            </w:r>
            <w:r w:rsidR="00C10E39">
              <w:rPr>
                <w:noProof/>
                <w:webHidden/>
              </w:rPr>
              <w:fldChar w:fldCharType="begin"/>
            </w:r>
            <w:r w:rsidR="00C10E39">
              <w:rPr>
                <w:noProof/>
                <w:webHidden/>
              </w:rPr>
              <w:instrText xml:space="preserve"> PAGEREF _Toc48315908 \h </w:instrText>
            </w:r>
            <w:r w:rsidR="00C10E39">
              <w:rPr>
                <w:noProof/>
                <w:webHidden/>
              </w:rPr>
            </w:r>
            <w:r w:rsidR="00C10E39">
              <w:rPr>
                <w:noProof/>
                <w:webHidden/>
              </w:rPr>
              <w:fldChar w:fldCharType="separate"/>
            </w:r>
            <w:r w:rsidR="00FD43B3">
              <w:rPr>
                <w:noProof/>
                <w:webHidden/>
              </w:rPr>
              <w:t>15</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909" w:history="1">
            <w:r w:rsidR="00C10E39" w:rsidRPr="001F4FC4">
              <w:rPr>
                <w:rStyle w:val="Hyperlink"/>
                <w:noProof/>
              </w:rPr>
              <w:t>3.1 Waktu dan Tempat Penelitian</w:t>
            </w:r>
            <w:r w:rsidR="00C10E39">
              <w:rPr>
                <w:noProof/>
                <w:webHidden/>
              </w:rPr>
              <w:tab/>
            </w:r>
            <w:r w:rsidR="00C10E39">
              <w:rPr>
                <w:noProof/>
                <w:webHidden/>
              </w:rPr>
              <w:fldChar w:fldCharType="begin"/>
            </w:r>
            <w:r w:rsidR="00C10E39">
              <w:rPr>
                <w:noProof/>
                <w:webHidden/>
              </w:rPr>
              <w:instrText xml:space="preserve"> PAGEREF _Toc48315909 \h </w:instrText>
            </w:r>
            <w:r w:rsidR="00C10E39">
              <w:rPr>
                <w:noProof/>
                <w:webHidden/>
              </w:rPr>
            </w:r>
            <w:r w:rsidR="00C10E39">
              <w:rPr>
                <w:noProof/>
                <w:webHidden/>
              </w:rPr>
              <w:fldChar w:fldCharType="separate"/>
            </w:r>
            <w:r w:rsidR="00FD43B3">
              <w:rPr>
                <w:noProof/>
                <w:webHidden/>
              </w:rPr>
              <w:t>15</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910" w:history="1">
            <w:r w:rsidR="00C10E39" w:rsidRPr="001F4FC4">
              <w:rPr>
                <w:rStyle w:val="Hyperlink"/>
                <w:noProof/>
              </w:rPr>
              <w:t>3.2 Alat dan Bahan</w:t>
            </w:r>
            <w:r w:rsidR="00C10E39">
              <w:rPr>
                <w:noProof/>
                <w:webHidden/>
              </w:rPr>
              <w:tab/>
            </w:r>
            <w:r w:rsidR="00C10E39">
              <w:rPr>
                <w:noProof/>
                <w:webHidden/>
              </w:rPr>
              <w:fldChar w:fldCharType="begin"/>
            </w:r>
            <w:r w:rsidR="00C10E39">
              <w:rPr>
                <w:noProof/>
                <w:webHidden/>
              </w:rPr>
              <w:instrText xml:space="preserve"> PAGEREF _Toc48315910 \h </w:instrText>
            </w:r>
            <w:r w:rsidR="00C10E39">
              <w:rPr>
                <w:noProof/>
                <w:webHidden/>
              </w:rPr>
            </w:r>
            <w:r w:rsidR="00C10E39">
              <w:rPr>
                <w:noProof/>
                <w:webHidden/>
              </w:rPr>
              <w:fldChar w:fldCharType="separate"/>
            </w:r>
            <w:r w:rsidR="00FD43B3">
              <w:rPr>
                <w:noProof/>
                <w:webHidden/>
              </w:rPr>
              <w:t>15</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1" w:history="1">
            <w:r w:rsidR="00C10E39" w:rsidRPr="001F4FC4">
              <w:rPr>
                <w:rStyle w:val="Hyperlink"/>
                <w:noProof/>
              </w:rPr>
              <w:t>3.2.1 Perangkat Keras</w:t>
            </w:r>
            <w:r w:rsidR="00C10E39">
              <w:rPr>
                <w:noProof/>
                <w:webHidden/>
              </w:rPr>
              <w:tab/>
            </w:r>
            <w:r w:rsidR="00C10E39">
              <w:rPr>
                <w:noProof/>
                <w:webHidden/>
              </w:rPr>
              <w:fldChar w:fldCharType="begin"/>
            </w:r>
            <w:r w:rsidR="00C10E39">
              <w:rPr>
                <w:noProof/>
                <w:webHidden/>
              </w:rPr>
              <w:instrText xml:space="preserve"> PAGEREF _Toc48315911 \h </w:instrText>
            </w:r>
            <w:r w:rsidR="00C10E39">
              <w:rPr>
                <w:noProof/>
                <w:webHidden/>
              </w:rPr>
            </w:r>
            <w:r w:rsidR="00C10E39">
              <w:rPr>
                <w:noProof/>
                <w:webHidden/>
              </w:rPr>
              <w:fldChar w:fldCharType="separate"/>
            </w:r>
            <w:r w:rsidR="00FD43B3">
              <w:rPr>
                <w:noProof/>
                <w:webHidden/>
              </w:rPr>
              <w:t>15</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2" w:history="1">
            <w:r w:rsidR="00C10E39" w:rsidRPr="001F4FC4">
              <w:rPr>
                <w:rStyle w:val="Hyperlink"/>
                <w:noProof/>
              </w:rPr>
              <w:t>3.2.2 Perangkat Lunak</w:t>
            </w:r>
            <w:r w:rsidR="00C10E39">
              <w:rPr>
                <w:noProof/>
                <w:webHidden/>
              </w:rPr>
              <w:tab/>
            </w:r>
            <w:r w:rsidR="00C10E39">
              <w:rPr>
                <w:noProof/>
                <w:webHidden/>
              </w:rPr>
              <w:fldChar w:fldCharType="begin"/>
            </w:r>
            <w:r w:rsidR="00C10E39">
              <w:rPr>
                <w:noProof/>
                <w:webHidden/>
              </w:rPr>
              <w:instrText xml:space="preserve"> PAGEREF _Toc48315912 \h </w:instrText>
            </w:r>
            <w:r w:rsidR="00C10E39">
              <w:rPr>
                <w:noProof/>
                <w:webHidden/>
              </w:rPr>
            </w:r>
            <w:r w:rsidR="00C10E39">
              <w:rPr>
                <w:noProof/>
                <w:webHidden/>
              </w:rPr>
              <w:fldChar w:fldCharType="separate"/>
            </w:r>
            <w:r w:rsidR="00FD43B3">
              <w:rPr>
                <w:noProof/>
                <w:webHidden/>
              </w:rPr>
              <w:t>16</w:t>
            </w:r>
            <w:r w:rsidR="00C10E39">
              <w:rPr>
                <w:noProof/>
                <w:webHidden/>
              </w:rPr>
              <w:fldChar w:fldCharType="end"/>
            </w:r>
          </w:hyperlink>
        </w:p>
        <w:p w:rsidR="00C10E39" w:rsidRDefault="00944D97" w:rsidP="002D73C6">
          <w:pPr>
            <w:pStyle w:val="TOC2"/>
            <w:spacing w:line="360" w:lineRule="auto"/>
            <w:rPr>
              <w:rFonts w:asciiTheme="minorHAnsi" w:eastAsiaTheme="minorEastAsia" w:hAnsiTheme="minorHAnsi"/>
              <w:noProof/>
              <w:sz w:val="22"/>
            </w:rPr>
          </w:pPr>
          <w:hyperlink w:anchor="_Toc48315913" w:history="1">
            <w:r w:rsidR="00C10E39" w:rsidRPr="001F4FC4">
              <w:rPr>
                <w:rStyle w:val="Hyperlink"/>
                <w:noProof/>
              </w:rPr>
              <w:t>3.3 Metode Penelitian</w:t>
            </w:r>
            <w:r w:rsidR="00C10E39">
              <w:rPr>
                <w:noProof/>
                <w:webHidden/>
              </w:rPr>
              <w:tab/>
            </w:r>
            <w:r w:rsidR="00C10E39">
              <w:rPr>
                <w:noProof/>
                <w:webHidden/>
              </w:rPr>
              <w:fldChar w:fldCharType="begin"/>
            </w:r>
            <w:r w:rsidR="00C10E39">
              <w:rPr>
                <w:noProof/>
                <w:webHidden/>
              </w:rPr>
              <w:instrText xml:space="preserve"> PAGEREF _Toc48315913 \h </w:instrText>
            </w:r>
            <w:r w:rsidR="00C10E39">
              <w:rPr>
                <w:noProof/>
                <w:webHidden/>
              </w:rPr>
            </w:r>
            <w:r w:rsidR="00C10E39">
              <w:rPr>
                <w:noProof/>
                <w:webHidden/>
              </w:rPr>
              <w:fldChar w:fldCharType="separate"/>
            </w:r>
            <w:r w:rsidR="00FD43B3">
              <w:rPr>
                <w:noProof/>
                <w:webHidden/>
              </w:rPr>
              <w:t>17</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4" w:history="1">
            <w:r w:rsidR="00C10E39" w:rsidRPr="001F4FC4">
              <w:rPr>
                <w:rStyle w:val="Hyperlink"/>
                <w:noProof/>
              </w:rPr>
              <w:t>3.3.1 Identifikasi Masalah</w:t>
            </w:r>
            <w:r w:rsidR="00C10E39">
              <w:rPr>
                <w:noProof/>
                <w:webHidden/>
              </w:rPr>
              <w:tab/>
            </w:r>
            <w:r w:rsidR="00C10E39">
              <w:rPr>
                <w:noProof/>
                <w:webHidden/>
              </w:rPr>
              <w:fldChar w:fldCharType="begin"/>
            </w:r>
            <w:r w:rsidR="00C10E39">
              <w:rPr>
                <w:noProof/>
                <w:webHidden/>
              </w:rPr>
              <w:instrText xml:space="preserve"> PAGEREF _Toc48315914 \h </w:instrText>
            </w:r>
            <w:r w:rsidR="00C10E39">
              <w:rPr>
                <w:noProof/>
                <w:webHidden/>
              </w:rPr>
            </w:r>
            <w:r w:rsidR="00C10E39">
              <w:rPr>
                <w:noProof/>
                <w:webHidden/>
              </w:rPr>
              <w:fldChar w:fldCharType="separate"/>
            </w:r>
            <w:r w:rsidR="00FD43B3">
              <w:rPr>
                <w:noProof/>
                <w:webHidden/>
              </w:rPr>
              <w:t>17</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5" w:history="1">
            <w:r w:rsidR="00C10E39" w:rsidRPr="001F4FC4">
              <w:rPr>
                <w:rStyle w:val="Hyperlink"/>
                <w:noProof/>
              </w:rPr>
              <w:t>3.3.2 S</w:t>
            </w:r>
            <w:r w:rsidR="00C10E39" w:rsidRPr="001F4FC4">
              <w:rPr>
                <w:rStyle w:val="Hyperlink"/>
                <w:noProof/>
                <w:lang w:val="id-ID"/>
              </w:rPr>
              <w:t>tudi Literatu</w:t>
            </w:r>
            <w:r w:rsidR="00C10E39" w:rsidRPr="001F4FC4">
              <w:rPr>
                <w:rStyle w:val="Hyperlink"/>
                <w:noProof/>
              </w:rPr>
              <w:t>r</w:t>
            </w:r>
            <w:r w:rsidR="00C10E39">
              <w:rPr>
                <w:noProof/>
                <w:webHidden/>
              </w:rPr>
              <w:tab/>
            </w:r>
            <w:r w:rsidR="00C10E39">
              <w:rPr>
                <w:noProof/>
                <w:webHidden/>
              </w:rPr>
              <w:fldChar w:fldCharType="begin"/>
            </w:r>
            <w:r w:rsidR="00C10E39">
              <w:rPr>
                <w:noProof/>
                <w:webHidden/>
              </w:rPr>
              <w:instrText xml:space="preserve"> PAGEREF _Toc48315915 \h </w:instrText>
            </w:r>
            <w:r w:rsidR="00C10E39">
              <w:rPr>
                <w:noProof/>
                <w:webHidden/>
              </w:rPr>
            </w:r>
            <w:r w:rsidR="00C10E39">
              <w:rPr>
                <w:noProof/>
                <w:webHidden/>
              </w:rPr>
              <w:fldChar w:fldCharType="separate"/>
            </w:r>
            <w:r w:rsidR="00FD43B3">
              <w:rPr>
                <w:noProof/>
                <w:webHidden/>
              </w:rPr>
              <w:t>18</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6" w:history="1">
            <w:r w:rsidR="00C10E39" w:rsidRPr="001F4FC4">
              <w:rPr>
                <w:rStyle w:val="Hyperlink"/>
                <w:noProof/>
              </w:rPr>
              <w:t>3.3.3 Analisis Kebutuhan</w:t>
            </w:r>
            <w:r w:rsidR="00C10E39">
              <w:rPr>
                <w:noProof/>
                <w:webHidden/>
              </w:rPr>
              <w:tab/>
            </w:r>
            <w:r w:rsidR="00C10E39">
              <w:rPr>
                <w:noProof/>
                <w:webHidden/>
              </w:rPr>
              <w:fldChar w:fldCharType="begin"/>
            </w:r>
            <w:r w:rsidR="00C10E39">
              <w:rPr>
                <w:noProof/>
                <w:webHidden/>
              </w:rPr>
              <w:instrText xml:space="preserve"> PAGEREF _Toc48315916 \h </w:instrText>
            </w:r>
            <w:r w:rsidR="00C10E39">
              <w:rPr>
                <w:noProof/>
                <w:webHidden/>
              </w:rPr>
            </w:r>
            <w:r w:rsidR="00C10E39">
              <w:rPr>
                <w:noProof/>
                <w:webHidden/>
              </w:rPr>
              <w:fldChar w:fldCharType="separate"/>
            </w:r>
            <w:r w:rsidR="00FD43B3">
              <w:rPr>
                <w:noProof/>
                <w:webHidden/>
              </w:rPr>
              <w:t>18</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7" w:history="1">
            <w:r w:rsidR="00C10E39" w:rsidRPr="001F4FC4">
              <w:rPr>
                <w:rStyle w:val="Hyperlink"/>
                <w:noProof/>
              </w:rPr>
              <w:t>3.3.4 Arsitektur Sistem</w:t>
            </w:r>
            <w:r w:rsidR="00C10E39">
              <w:rPr>
                <w:noProof/>
                <w:webHidden/>
              </w:rPr>
              <w:tab/>
            </w:r>
            <w:r w:rsidR="00C10E39">
              <w:rPr>
                <w:noProof/>
                <w:webHidden/>
              </w:rPr>
              <w:fldChar w:fldCharType="begin"/>
            </w:r>
            <w:r w:rsidR="00C10E39">
              <w:rPr>
                <w:noProof/>
                <w:webHidden/>
              </w:rPr>
              <w:instrText xml:space="preserve"> PAGEREF _Toc48315917 \h </w:instrText>
            </w:r>
            <w:r w:rsidR="00C10E39">
              <w:rPr>
                <w:noProof/>
                <w:webHidden/>
              </w:rPr>
            </w:r>
            <w:r w:rsidR="00C10E39">
              <w:rPr>
                <w:noProof/>
                <w:webHidden/>
              </w:rPr>
              <w:fldChar w:fldCharType="separate"/>
            </w:r>
            <w:r w:rsidR="00FD43B3">
              <w:rPr>
                <w:noProof/>
                <w:webHidden/>
              </w:rPr>
              <w:t>18</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8" w:history="1">
            <w:r w:rsidR="00C10E39" w:rsidRPr="001F4FC4">
              <w:rPr>
                <w:rStyle w:val="Hyperlink"/>
                <w:noProof/>
              </w:rPr>
              <w:t>3.3.6 Flow Chart</w:t>
            </w:r>
            <w:r w:rsidR="00C10E39">
              <w:rPr>
                <w:noProof/>
                <w:webHidden/>
              </w:rPr>
              <w:tab/>
            </w:r>
            <w:r w:rsidR="00C10E39">
              <w:rPr>
                <w:noProof/>
                <w:webHidden/>
              </w:rPr>
              <w:fldChar w:fldCharType="begin"/>
            </w:r>
            <w:r w:rsidR="00C10E39">
              <w:rPr>
                <w:noProof/>
                <w:webHidden/>
              </w:rPr>
              <w:instrText xml:space="preserve"> PAGEREF _Toc48315918 \h </w:instrText>
            </w:r>
            <w:r w:rsidR="00C10E39">
              <w:rPr>
                <w:noProof/>
                <w:webHidden/>
              </w:rPr>
            </w:r>
            <w:r w:rsidR="00C10E39">
              <w:rPr>
                <w:noProof/>
                <w:webHidden/>
              </w:rPr>
              <w:fldChar w:fldCharType="separate"/>
            </w:r>
            <w:r w:rsidR="00FD43B3">
              <w:rPr>
                <w:noProof/>
                <w:webHidden/>
              </w:rPr>
              <w:t>20</w:t>
            </w:r>
            <w:r w:rsidR="00C10E39">
              <w:rPr>
                <w:noProof/>
                <w:webHidden/>
              </w:rPr>
              <w:fldChar w:fldCharType="end"/>
            </w:r>
          </w:hyperlink>
        </w:p>
        <w:p w:rsidR="00C10E39" w:rsidRDefault="00944D97" w:rsidP="002D73C6">
          <w:pPr>
            <w:pStyle w:val="TOC3"/>
            <w:spacing w:line="360" w:lineRule="auto"/>
            <w:rPr>
              <w:rFonts w:asciiTheme="minorHAnsi" w:eastAsiaTheme="minorEastAsia" w:hAnsiTheme="minorHAnsi"/>
              <w:noProof/>
              <w:sz w:val="22"/>
            </w:rPr>
          </w:pPr>
          <w:hyperlink w:anchor="_Toc48315919" w:history="1">
            <w:r w:rsidR="00C10E39" w:rsidRPr="001F4FC4">
              <w:rPr>
                <w:rStyle w:val="Hyperlink"/>
                <w:noProof/>
              </w:rPr>
              <w:t>3.3.7 Implementasi dan Pengujian</w:t>
            </w:r>
            <w:r w:rsidR="00C10E39">
              <w:rPr>
                <w:noProof/>
                <w:webHidden/>
              </w:rPr>
              <w:tab/>
            </w:r>
            <w:r w:rsidR="00C10E39">
              <w:rPr>
                <w:noProof/>
                <w:webHidden/>
              </w:rPr>
              <w:fldChar w:fldCharType="begin"/>
            </w:r>
            <w:r w:rsidR="00C10E39">
              <w:rPr>
                <w:noProof/>
                <w:webHidden/>
              </w:rPr>
              <w:instrText xml:space="preserve"> PAGEREF _Toc48315919 \h </w:instrText>
            </w:r>
            <w:r w:rsidR="00C10E39">
              <w:rPr>
                <w:noProof/>
                <w:webHidden/>
              </w:rPr>
            </w:r>
            <w:r w:rsidR="00C10E39">
              <w:rPr>
                <w:noProof/>
                <w:webHidden/>
              </w:rPr>
              <w:fldChar w:fldCharType="separate"/>
            </w:r>
            <w:r w:rsidR="00FD43B3">
              <w:rPr>
                <w:noProof/>
                <w:webHidden/>
              </w:rPr>
              <w:t>23</w:t>
            </w:r>
            <w:r w:rsidR="00C10E39">
              <w:rPr>
                <w:noProof/>
                <w:webHidden/>
              </w:rPr>
              <w:fldChar w:fldCharType="end"/>
            </w:r>
          </w:hyperlink>
        </w:p>
        <w:p w:rsidR="00C10E39" w:rsidRDefault="00944D97" w:rsidP="002D73C6">
          <w:pPr>
            <w:pStyle w:val="TOC3"/>
            <w:rPr>
              <w:rFonts w:asciiTheme="minorHAnsi" w:eastAsiaTheme="minorEastAsia" w:hAnsiTheme="minorHAnsi"/>
              <w:noProof/>
              <w:sz w:val="22"/>
            </w:rPr>
          </w:pPr>
          <w:hyperlink w:anchor="_Toc48315920" w:history="1">
            <w:r w:rsidR="00C10E39" w:rsidRPr="001F4FC4">
              <w:rPr>
                <w:rStyle w:val="Hyperlink"/>
                <w:noProof/>
              </w:rPr>
              <w:t>3.3.8 Analisis dan Evaluasi</w:t>
            </w:r>
            <w:r w:rsidR="00C10E39">
              <w:rPr>
                <w:noProof/>
                <w:webHidden/>
              </w:rPr>
              <w:tab/>
            </w:r>
            <w:r w:rsidR="00C10E39">
              <w:rPr>
                <w:noProof/>
                <w:webHidden/>
              </w:rPr>
              <w:fldChar w:fldCharType="begin"/>
            </w:r>
            <w:r w:rsidR="00C10E39">
              <w:rPr>
                <w:noProof/>
                <w:webHidden/>
              </w:rPr>
              <w:instrText xml:space="preserve"> PAGEREF _Toc48315920 \h </w:instrText>
            </w:r>
            <w:r w:rsidR="00C10E39">
              <w:rPr>
                <w:noProof/>
                <w:webHidden/>
              </w:rPr>
            </w:r>
            <w:r w:rsidR="00C10E39">
              <w:rPr>
                <w:noProof/>
                <w:webHidden/>
              </w:rPr>
              <w:fldChar w:fldCharType="separate"/>
            </w:r>
            <w:r w:rsidR="00FD43B3">
              <w:rPr>
                <w:noProof/>
                <w:webHidden/>
              </w:rPr>
              <w:t>23</w:t>
            </w:r>
            <w:r w:rsidR="00C10E39">
              <w:rPr>
                <w:noProof/>
                <w:webHidden/>
              </w:rPr>
              <w:fldChar w:fldCharType="end"/>
            </w:r>
          </w:hyperlink>
        </w:p>
        <w:p w:rsidR="00C10E39" w:rsidRDefault="00944D97">
          <w:pPr>
            <w:pStyle w:val="TOC1"/>
            <w:rPr>
              <w:rFonts w:asciiTheme="minorHAnsi" w:eastAsiaTheme="minorEastAsia" w:hAnsiTheme="minorHAnsi"/>
              <w:noProof/>
              <w:sz w:val="22"/>
            </w:rPr>
          </w:pPr>
          <w:hyperlink w:anchor="_Toc48315921" w:history="1">
            <w:r w:rsidR="00C10E39" w:rsidRPr="001F4FC4">
              <w:rPr>
                <w:rStyle w:val="Hyperlink"/>
                <w:noProof/>
              </w:rPr>
              <w:t>DAFTAR PUSTAKA</w:t>
            </w:r>
            <w:r w:rsidR="00C10E39">
              <w:rPr>
                <w:noProof/>
                <w:webHidden/>
              </w:rPr>
              <w:tab/>
            </w:r>
            <w:r w:rsidR="00C10E39">
              <w:rPr>
                <w:noProof/>
                <w:webHidden/>
              </w:rPr>
              <w:fldChar w:fldCharType="begin"/>
            </w:r>
            <w:r w:rsidR="00C10E39">
              <w:rPr>
                <w:noProof/>
                <w:webHidden/>
              </w:rPr>
              <w:instrText xml:space="preserve"> PAGEREF _Toc48315921 \h </w:instrText>
            </w:r>
            <w:r w:rsidR="00C10E39">
              <w:rPr>
                <w:noProof/>
                <w:webHidden/>
              </w:rPr>
            </w:r>
            <w:r w:rsidR="00C10E39">
              <w:rPr>
                <w:noProof/>
                <w:webHidden/>
              </w:rPr>
              <w:fldChar w:fldCharType="separate"/>
            </w:r>
            <w:r w:rsidR="00FD43B3">
              <w:rPr>
                <w:noProof/>
                <w:webHidden/>
              </w:rPr>
              <w:t>25</w:t>
            </w:r>
            <w:r w:rsidR="00C10E39">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8000D3" w:rsidRDefault="008000D3" w:rsidP="008000D3">
      <w:pPr>
        <w:rPr>
          <w:rFonts w:cs="Times New Roman"/>
          <w:szCs w:val="24"/>
          <w:lang w:val="id-ID"/>
        </w:rPr>
        <w:sectPr w:rsidR="008000D3" w:rsidSect="00B55E9F">
          <w:footerReference w:type="default" r:id="rId10"/>
          <w:footerReference w:type="first" r:id="rId11"/>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9" w:name="_Toc25141836"/>
      <w:bookmarkStart w:id="10" w:name="_Toc48315887"/>
      <w:r w:rsidRPr="00EF349F">
        <w:lastRenderedPageBreak/>
        <w:t>BAB I PENDAHULUAN</w:t>
      </w:r>
      <w:bookmarkEnd w:id="9"/>
      <w:bookmarkEnd w:id="10"/>
    </w:p>
    <w:p w:rsidR="008000D3" w:rsidRDefault="00EF349F" w:rsidP="00EF349F">
      <w:pPr>
        <w:pStyle w:val="Heading2"/>
      </w:pPr>
      <w:bookmarkStart w:id="11" w:name="_Toc25141837"/>
      <w:bookmarkStart w:id="12" w:name="_Toc48315888"/>
      <w:r>
        <w:t xml:space="preserve">1.1 </w:t>
      </w:r>
      <w:r w:rsidR="008000D3" w:rsidRPr="00083BA2">
        <w:t>Latar Belakang</w:t>
      </w:r>
      <w:bookmarkEnd w:id="11"/>
      <w:bookmarkEnd w:id="12"/>
    </w:p>
    <w:p w:rsidR="00BD173B" w:rsidRPr="00094F0F" w:rsidRDefault="00B57DD5" w:rsidP="00B57DD5">
      <w:pPr>
        <w:ind w:firstLine="360"/>
      </w:pPr>
      <w:bookmarkStart w:id="13"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yaitu sebanyak 31,5%</w:t>
      </w:r>
      <w:r w:rsidR="00F309EE">
        <w:t xml:space="preserve"> </w:t>
      </w:r>
      <w:r w:rsidR="00F309EE">
        <w:fldChar w:fldCharType="begin" w:fldLock="1"/>
      </w:r>
      <w:r w:rsidR="00F309EE">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Badan Pusat Statistik","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F309EE">
        <w:fldChar w:fldCharType="separate"/>
      </w:r>
      <w:r w:rsidR="00F309EE" w:rsidRPr="00F309EE">
        <w:rPr>
          <w:noProof/>
        </w:rPr>
        <w:t>(BPS, 2018)</w:t>
      </w:r>
      <w:r w:rsidR="00F309EE">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rsidR="00F309EE">
        <w:t xml:space="preserve"> </w:t>
      </w:r>
      <w:r w:rsidR="00F309EE">
        <w:fldChar w:fldCharType="begin" w:fldLock="1"/>
      </w:r>
      <w:r w:rsidR="00DD280A">
        <w:instrText>ADDIN CSL_CITATION {"citationItems":[{"id":"ITEM-1","itemData":{"URL":"https://jatim.bps.go.id/statictable/2019/10/10/1716/penduduk-dan-laju-pertumbuhan-penduduk-menurut-provinsi-di-indonesia-2010---2018.html","author":[{"dropping-particle":"","family":"BPS","given":"Badan Pusat Statistik","non-dropping-particle":"","parse-names":false,"suffix":""}],"id":"ITEM-1","issued":{"date-parts":[["2019"]]},"title":"Penduduk dan Laju Pertumbuhan Penduduk Menurut Provinsi di Indonesia, 2010 - 2018.","type":"webpage"},"uris":["http://www.mendeley.com/documents/?uuid=5466f674-2cfa-4446-8587-12dd8ce78070"]}],"mendeley":{"formattedCitation":"(BPS, 2019)","plainTextFormattedCitation":"(BPS, 2019)","previouslyFormattedCitation":"(BPS, 2019)"},"properties":{"noteIndex":0},"schema":"https://github.com/citation-style-language/schema/raw/master/csl-citation.json"}</w:instrText>
      </w:r>
      <w:r w:rsidR="00F309EE">
        <w:fldChar w:fldCharType="separate"/>
      </w:r>
      <w:r w:rsidR="00F309EE" w:rsidRPr="00F309EE">
        <w:rPr>
          <w:noProof/>
        </w:rPr>
        <w:t>(BPS, 2019)</w:t>
      </w:r>
      <w:r w:rsidR="00F309EE">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F309EE">
        <w:instrText>ADDIN CSL_CITATION {"citationItems":[{"id":"ITEM-1","itemData":{"ISBN":"9786023442133","author":[{"dropping-particle":"","family":"Sulaiman","given":"Andi Amran","non-dropping-particle":"","parse-names":false,"suffix":""},{"dropping-particle":"","family":"Subagyono","given":"Kasdi","non-dropping-particle":"","parse-names":false,"suffix":""},{"dropping-particle":"","family":"Suwadi","given":"","non-dropping-particle":"","parse-names":false,"suffix":""},{"dropping-particle":"","family":"Sayaka","given":"Bambang","non-dropping-particle":"","parse-names":false,"suffix":""},{"dropping-particle":"","family":"Kustiari","given":"Reni","non-dropping-particle":"","parse-names":false,"suffix":""},{"dropping-particle":"","family":"Dermoredjo","given":"Saktyanu K","non-dropping-particle":"","parse-names":false,"suffix":""},{"dropping-particle":"","family":"Sinuraya","given":"Julia F","non-dropping-particle":"","parse-names":false,"suffix":""},{"dropping-particle":"","family":"Basuki Kuwat Santoso","given":"Paulus","non-dropping-particle":"","parse-names":false,"suffix":""},{"dropping-particle":"","family":"Bahar","given":"Farid A","non-dropping-particle":"","parse-names":false,"suffix":""}],"id":"ITEM-1","issue":"29","issued":{"date-parts":[["2018"]]},"title":"Perdagangan Internasional Komoditas Pangan Strategis","type":"book"},"uris":["http://www.mendeley.com/documents/?uuid=d6e83aed-661b-4873-afa3-518461f0a002"]}],"mendeley":{"formattedCitation":"(Sulaiman &lt;i&gt;et al.&lt;/i&gt;, 2018)","manualFormatting":"(Sulaiman et al., 2018)","plainTextFormattedCitation":"(Sulaiman et al., 2018)","previouslyFormattedCitation":"(Sulaiman &lt;i&gt;et al.&lt;/i&gt;, 2018)"},"properties":{"noteIndex":0},"schema":"https://github.com/citation-style-language/schema/raw/master/csl-citation.json"}</w:instrText>
      </w:r>
      <w:r w:rsidR="008742F1">
        <w:fldChar w:fldCharType="separate"/>
      </w:r>
      <w:r w:rsidR="00564F24">
        <w:rPr>
          <w:noProof/>
        </w:rPr>
        <w:t>(</w:t>
      </w:r>
      <w:r w:rsidR="008742F1" w:rsidRPr="008742F1">
        <w:rPr>
          <w:noProof/>
        </w:rPr>
        <w:t xml:space="preserve">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d</w:t>
      </w:r>
      <w:r w:rsidR="0037666A" w:rsidRPr="00094F0F">
        <w:t>egregasi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degregasi air dan lahan yang </w:t>
      </w:r>
      <w:r w:rsidR="00B74B59">
        <w:t>menjadi ancaman bagi</w:t>
      </w:r>
      <w:r w:rsidRPr="00094F0F">
        <w:t xml:space="preserve"> keberlangsungan lingkungan hidup </w:t>
      </w:r>
      <w:r w:rsidR="00682459">
        <w:fldChar w:fldCharType="begin" w:fldLock="1"/>
      </w:r>
      <w:r w:rsidR="00F309EE">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Suryani","given":"Anih Sri","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Suryani, 2019)","manualFormatting":"(Suryani, 2019)","plainTextFormattedCitation":"(Suryani, 2019)","previouslyFormattedCitation":"(Suryani, 2019)"},"properties":{"noteIndex":0},"schema":"https://github.com/citation-style-language/schema/raw/master/csl-citation.json"}</w:instrText>
      </w:r>
      <w:r w:rsidR="00682459">
        <w:fldChar w:fldCharType="separate"/>
      </w:r>
      <w:r w:rsidR="00564F24">
        <w:rPr>
          <w:noProof/>
        </w:rPr>
        <w:t>(</w:t>
      </w:r>
      <w:r w:rsidR="00682459" w:rsidRPr="00682459">
        <w:rPr>
          <w:noProof/>
        </w:rPr>
        <w:t>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degregasi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Pemanfaatan teknologi IoT dapat mengefisienkan proses pertanian. Pemantauan kondisi lingkunga</w:t>
      </w:r>
      <w:r w:rsidR="00E46F4A">
        <w:t>n</w:t>
      </w:r>
      <w:r w:rsidRPr="00094F0F">
        <w:t xml:space="preserve"> dilakukan secara otomatis dengan memanfaatkan nilai output </w:t>
      </w:r>
      <w:r w:rsidRPr="00094F0F">
        <w:lastRenderedPageBreak/>
        <w:t xml:space="preserve">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r w:rsidR="00E46F4A">
        <w:t>Nilai dari sensor yang akan menjadi parameter akan di baca oleh mirokontroller ESP8266 kemudian dikirim secara realtime ke mikrokontroller Raspberry Pi. Data sensor pada Raspberry Pi kemudian dikumpulkan dan divisualisasikan</w:t>
      </w:r>
      <w:proofErr w:type="gramStart"/>
      <w:r w:rsidR="00E46F4A">
        <w:t>. .</w:t>
      </w:r>
      <w:proofErr w:type="gramEnd"/>
    </w:p>
    <w:p w:rsidR="008000D3" w:rsidRPr="00083BA2" w:rsidRDefault="00EF349F" w:rsidP="00EF349F">
      <w:pPr>
        <w:pStyle w:val="Heading2"/>
      </w:pPr>
      <w:bookmarkStart w:id="14" w:name="_Toc48315889"/>
      <w:r>
        <w:t xml:space="preserve">1.2 </w:t>
      </w:r>
      <w:r w:rsidR="008000D3" w:rsidRPr="00083BA2">
        <w:t>Rumusan Masalah</w:t>
      </w:r>
      <w:bookmarkEnd w:id="13"/>
      <w:bookmarkEnd w:id="14"/>
    </w:p>
    <w:p w:rsidR="002E0F9A" w:rsidRDefault="00BD173B" w:rsidP="002E0F9A">
      <w:pPr>
        <w:widowControl w:val="0"/>
        <w:numPr>
          <w:ilvl w:val="0"/>
          <w:numId w:val="2"/>
        </w:numPr>
        <w:autoSpaceDE w:val="0"/>
        <w:autoSpaceDN w:val="0"/>
        <w:spacing w:after="0"/>
        <w:ind w:right="111"/>
        <w:rPr>
          <w:rFonts w:eastAsia="Times New Roman"/>
          <w:szCs w:val="24"/>
          <w:lang w:bidi="en-US"/>
        </w:rPr>
      </w:pPr>
      <w:bookmarkStart w:id="15"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2E0F9A" w:rsidRPr="002E0F9A" w:rsidRDefault="002E0F9A" w:rsidP="002E0F9A">
      <w:pPr>
        <w:widowControl w:val="0"/>
        <w:numPr>
          <w:ilvl w:val="0"/>
          <w:numId w:val="2"/>
        </w:numPr>
        <w:autoSpaceDE w:val="0"/>
        <w:autoSpaceDN w:val="0"/>
        <w:spacing w:after="0"/>
        <w:ind w:right="111"/>
        <w:rPr>
          <w:rFonts w:eastAsia="Times New Roman"/>
          <w:szCs w:val="24"/>
          <w:lang w:bidi="en-US"/>
        </w:rPr>
      </w:pPr>
      <w:r w:rsidRPr="002E0F9A">
        <w:rPr>
          <w:lang w:bidi="en-US"/>
        </w:rPr>
        <w:t>Bagaimana memantau dan mengontrol penyiraman serta pemberian nutrisi tanaman pada vertical farming?</w:t>
      </w:r>
    </w:p>
    <w:p w:rsidR="00E71F1A" w:rsidRPr="00A10126" w:rsidRDefault="00E71F1A" w:rsidP="00E71F1A">
      <w:pPr>
        <w:pStyle w:val="Heading2"/>
      </w:pPr>
      <w:bookmarkStart w:id="16" w:name="_Toc48315890"/>
      <w:r>
        <w:t xml:space="preserve">1.3 </w:t>
      </w:r>
      <w:r w:rsidRPr="00083BA2">
        <w:t>Ruang Lingkup Penelitian</w:t>
      </w:r>
      <w:bookmarkEnd w:id="16"/>
    </w:p>
    <w:p w:rsidR="00E71F1A" w:rsidRPr="00094F0F" w:rsidRDefault="00E71F1A" w:rsidP="00E71F1A">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E71F1A" w:rsidRPr="00094F0F" w:rsidRDefault="00E71F1A" w:rsidP="00E71F1A">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Pr>
          <w:rFonts w:eastAsia="Times New Roman"/>
          <w:szCs w:val="24"/>
          <w:lang w:bidi="en-US"/>
        </w:rPr>
        <w:t xml:space="preserve"> DS18B20 dan sensor capasitive </w:t>
      </w:r>
      <w:r w:rsidRPr="00673C54">
        <w:rPr>
          <w:rFonts w:eastAsia="Times New Roman"/>
          <w:szCs w:val="24"/>
          <w:lang w:bidi="en-US"/>
        </w:rPr>
        <w:t>SEN019</w:t>
      </w:r>
      <w:r>
        <w:rPr>
          <w:rFonts w:eastAsia="Times New Roman"/>
          <w:szCs w:val="24"/>
          <w:lang w:bidi="en-US"/>
        </w:rPr>
        <w:t>3</w:t>
      </w:r>
      <w:r w:rsidRPr="001A0950">
        <w:t xml:space="preserve"> </w:t>
      </w:r>
      <w:r>
        <w:t xml:space="preserve">untuk memantau penyiraman serta menggunakan sensor Ultrasonik </w:t>
      </w:r>
      <w:r w:rsidR="00445B70">
        <w:t xml:space="preserve">dan sensor </w:t>
      </w:r>
      <w:r>
        <w:t>TDS untuk memantau nutrisi tanaman.</w:t>
      </w:r>
    </w:p>
    <w:p w:rsidR="00E71F1A" w:rsidRPr="00E71F1A" w:rsidRDefault="00E71F1A" w:rsidP="00E71F1A">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 xml:space="preserve">vertical farming </w:t>
      </w:r>
      <w:r>
        <w:rPr>
          <w:rFonts w:eastAsia="Times New Roman"/>
          <w:szCs w:val="24"/>
          <w:lang w:bidi="en-US"/>
        </w:rPr>
        <w:t xml:space="preserve">(sebuh rak yang terdiri dari tiga susunan) dengan jenis tanaman yang digunakan yaitu tanaman </w:t>
      </w:r>
      <w:r>
        <w:rPr>
          <w:rFonts w:eastAsia="Times New Roman"/>
          <w:i/>
          <w:szCs w:val="24"/>
          <w:lang w:bidi="en-US"/>
        </w:rPr>
        <w:t>microgreen</w:t>
      </w:r>
      <w:r w:rsidRPr="00094F0F">
        <w:rPr>
          <w:rFonts w:eastAsia="Times New Roman"/>
          <w:szCs w:val="24"/>
          <w:lang w:bidi="en-US"/>
        </w:rPr>
        <w:t>.</w:t>
      </w:r>
    </w:p>
    <w:p w:rsidR="008000D3" w:rsidRPr="00083BA2" w:rsidRDefault="00EF349F" w:rsidP="00EF349F">
      <w:pPr>
        <w:pStyle w:val="Heading2"/>
      </w:pPr>
      <w:bookmarkStart w:id="17" w:name="_Toc48315891"/>
      <w:r>
        <w:lastRenderedPageBreak/>
        <w:t>1</w:t>
      </w:r>
      <w:r w:rsidR="00E71F1A">
        <w:t>.4</w:t>
      </w:r>
      <w:r>
        <w:t xml:space="preserve"> </w:t>
      </w:r>
      <w:r w:rsidR="008000D3" w:rsidRPr="00083BA2">
        <w:t>Tujuan Penelitian</w:t>
      </w:r>
      <w:bookmarkEnd w:id="15"/>
      <w:bookmarkEnd w:id="17"/>
    </w:p>
    <w:p w:rsidR="00BD173B" w:rsidRPr="008E51FF" w:rsidRDefault="00BD173B" w:rsidP="008E51FF">
      <w:pPr>
        <w:pStyle w:val="ListParagraph"/>
        <w:numPr>
          <w:ilvl w:val="0"/>
          <w:numId w:val="24"/>
        </w:numPr>
        <w:rPr>
          <w:lang w:bidi="en-US"/>
        </w:rPr>
      </w:pPr>
      <w:bookmarkStart w:id="18"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r w:rsidR="002E0F9A">
        <w:rPr>
          <w:lang w:bidi="en-US"/>
        </w:rPr>
        <w:t xml:space="preserve"> </w:t>
      </w:r>
      <w:r w:rsidR="002E0F9A" w:rsidRPr="002E0F9A">
        <w:rPr>
          <w:lang w:bidi="en-US"/>
        </w:rPr>
        <w:t>berdasarkan data sensor yang dikumpulkan</w:t>
      </w:r>
    </w:p>
    <w:p w:rsidR="008000D3" w:rsidRPr="00083BA2" w:rsidRDefault="00E71F1A" w:rsidP="00EF349F">
      <w:pPr>
        <w:pStyle w:val="Heading2"/>
      </w:pPr>
      <w:bookmarkStart w:id="19" w:name="_Toc48315892"/>
      <w:r>
        <w:t>1.5</w:t>
      </w:r>
      <w:r w:rsidR="00EF349F">
        <w:t xml:space="preserve"> </w:t>
      </w:r>
      <w:r w:rsidR="008000D3" w:rsidRPr="00083BA2">
        <w:t>Manfaat Penelitian</w:t>
      </w:r>
      <w:bookmarkEnd w:id="18"/>
      <w:bookmarkEnd w:id="19"/>
    </w:p>
    <w:p w:rsidR="00BD173B" w:rsidRPr="00094F0F" w:rsidRDefault="00BD173B" w:rsidP="00BD173B">
      <w:pPr>
        <w:spacing w:after="0"/>
        <w:ind w:firstLine="360"/>
        <w:rPr>
          <w:szCs w:val="24"/>
        </w:rPr>
      </w:pPr>
      <w:bookmarkStart w:id="20"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8000D3" w:rsidRPr="00E71F1A" w:rsidRDefault="00BD173B" w:rsidP="00E71F1A">
      <w:pPr>
        <w:numPr>
          <w:ilvl w:val="0"/>
          <w:numId w:val="14"/>
        </w:numPr>
        <w:spacing w:after="0"/>
        <w:contextualSpacing/>
        <w:rPr>
          <w:szCs w:val="24"/>
        </w:rPr>
      </w:pPr>
      <w:r>
        <w:rPr>
          <w:szCs w:val="24"/>
        </w:rPr>
        <w:t>Memberikan solusi pada masalah degregasi air dan lahan pada sektor pertanian</w:t>
      </w:r>
      <w:bookmarkEnd w:id="20"/>
    </w:p>
    <w:p w:rsidR="0048637B" w:rsidRDefault="0048637B">
      <w:pPr>
        <w:spacing w:after="160" w:line="259" w:lineRule="auto"/>
        <w:jc w:val="left"/>
        <w:rPr>
          <w:rFonts w:eastAsia="Times New Roman" w:cstheme="majorBidi"/>
          <w:b/>
          <w:color w:val="000000" w:themeColor="text1"/>
          <w:szCs w:val="32"/>
        </w:rPr>
      </w:pPr>
      <w:bookmarkStart w:id="21" w:name="_Toc25141842"/>
      <w:r>
        <w:rPr>
          <w:rFonts w:eastAsia="Times New Roman"/>
        </w:rPr>
        <w:br w:type="page"/>
      </w:r>
    </w:p>
    <w:p w:rsidR="0048227D" w:rsidRDefault="0048227D" w:rsidP="00EF349F">
      <w:pPr>
        <w:pStyle w:val="Heading1"/>
        <w:rPr>
          <w:rFonts w:eastAsia="Times New Roman" w:cs="Times New Roman"/>
        </w:rPr>
      </w:pPr>
      <w:bookmarkStart w:id="22" w:name="_Toc48315893"/>
      <w:r>
        <w:rPr>
          <w:rFonts w:eastAsia="Times New Roman"/>
        </w:rPr>
        <w:lastRenderedPageBreak/>
        <w:t>BAB II TINJAUAN PUSTAKA</w:t>
      </w:r>
      <w:bookmarkEnd w:id="21"/>
      <w:bookmarkEnd w:id="22"/>
    </w:p>
    <w:p w:rsidR="0048227D" w:rsidRDefault="00EF349F" w:rsidP="00EF349F">
      <w:pPr>
        <w:pStyle w:val="Heading2"/>
        <w:rPr>
          <w:rFonts w:eastAsia="Times New Roman"/>
        </w:rPr>
      </w:pPr>
      <w:bookmarkStart w:id="23" w:name="_Toc48315894"/>
      <w:r>
        <w:rPr>
          <w:rFonts w:eastAsia="Times New Roman"/>
        </w:rPr>
        <w:t xml:space="preserve">2.1 </w:t>
      </w:r>
      <w:r w:rsidR="0048227D">
        <w:rPr>
          <w:rFonts w:eastAsia="Times New Roman"/>
        </w:rPr>
        <w:t>Vertical Farming</w:t>
      </w:r>
      <w:bookmarkEnd w:id="23"/>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4" w:name="_Toc48315895"/>
      <w:r>
        <w:rPr>
          <w:rFonts w:eastAsia="Times New Roman"/>
        </w:rPr>
        <w:lastRenderedPageBreak/>
        <w:t xml:space="preserve">2.2 </w:t>
      </w:r>
      <w:r w:rsidR="0048227D">
        <w:rPr>
          <w:rFonts w:eastAsia="Times New Roman"/>
        </w:rPr>
        <w:t>Irigasi Kabut</w:t>
      </w:r>
      <w:bookmarkEnd w:id="24"/>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391C03" w:rsidRDefault="00391C03" w:rsidP="00391C03">
      <w:pPr>
        <w:pStyle w:val="Heading2"/>
        <w:numPr>
          <w:ilvl w:val="1"/>
          <w:numId w:val="24"/>
        </w:numPr>
        <w:ind w:left="360" w:hanging="360"/>
        <w:rPr>
          <w:rFonts w:eastAsia="Times New Roman"/>
          <w:i/>
        </w:rPr>
      </w:pPr>
      <w:bookmarkStart w:id="25" w:name="_Toc48315896"/>
      <w:bookmarkStart w:id="26" w:name="_Toc25141846"/>
      <w:r>
        <w:rPr>
          <w:rFonts w:eastAsia="Times New Roman"/>
          <w:i/>
        </w:rPr>
        <w:t>Microgreen</w:t>
      </w:r>
      <w:bookmarkEnd w:id="25"/>
    </w:p>
    <w:p w:rsidR="00391C03" w:rsidRDefault="00391C03" w:rsidP="00391C03">
      <w:pPr>
        <w:ind w:firstLine="360"/>
      </w:pPr>
      <w:r>
        <w:rPr>
          <w:i/>
        </w:rPr>
        <w:t xml:space="preserve">Microgreen </w:t>
      </w:r>
      <w:r>
        <w:t xml:space="preserve">merupakan tanaman muda dengan tekstur lunak yang memiliki kandungan vitamin dan gizi yang tinggi </w:t>
      </w:r>
      <w:r>
        <w:fldChar w:fldCharType="begin" w:fldLock="1"/>
      </w:r>
      <w:r w:rsidR="000E3BF4">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fldChar w:fldCharType="separate"/>
      </w:r>
      <w:r w:rsidRPr="00391C03">
        <w:rPr>
          <w:noProof/>
        </w:rPr>
        <w:t>(BPTP, 2019)</w:t>
      </w:r>
      <w:r>
        <w:fldChar w:fldCharType="end"/>
      </w:r>
      <w:r>
        <w:t>. Tanaman microgreen membutuhkan lingkungan yang cukup perlindungan seperti terowongan atau rumah kaca agar dapat bertumbuh dengan suhu 24</w:t>
      </w:r>
      <w:r w:rsidRPr="00391C03">
        <w:rPr>
          <w:vertAlign w:val="superscript"/>
        </w:rPr>
        <w:t xml:space="preserve"> o</w:t>
      </w:r>
      <w:r>
        <w:t>C – 29</w:t>
      </w:r>
      <w:r w:rsidRPr="00391C03">
        <w:rPr>
          <w:vertAlign w:val="superscript"/>
        </w:rPr>
        <w:t>o</w:t>
      </w:r>
      <w:r>
        <w:t>C serta kelembaban 30% – 80%</w:t>
      </w:r>
      <w:r w:rsidR="000E3BF4">
        <w:t xml:space="preserve"> </w:t>
      </w:r>
      <w:r w:rsidR="000E3BF4">
        <w:fldChar w:fldCharType="begin" w:fldLock="1"/>
      </w:r>
      <w:r w:rsidR="00F309EE">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rsidR="000E3BF4">
        <w:fldChar w:fldCharType="separate"/>
      </w:r>
      <w:r w:rsidR="000E3BF4" w:rsidRPr="000E3BF4">
        <w:rPr>
          <w:noProof/>
        </w:rPr>
        <w:t>(BPTP, 2019)</w:t>
      </w:r>
      <w:r w:rsidR="000E3BF4">
        <w:fldChar w:fldCharType="end"/>
      </w:r>
      <w:r>
        <w:t xml:space="preserve">. Tanaman </w:t>
      </w:r>
      <w:r>
        <w:rPr>
          <w:i/>
        </w:rPr>
        <w:t xml:space="preserve">microgreen </w:t>
      </w:r>
      <w:r>
        <w:t>dapat dipanen saat tinggi tanaman mencapai 1.5 inc hingga 2 inc atau kurang lebih 4 sampai 5 cm seperti pada Gambar 2.1.</w:t>
      </w:r>
    </w:p>
    <w:p w:rsidR="00391C03" w:rsidRDefault="00391C03" w:rsidP="00710514">
      <w:pPr>
        <w:spacing w:line="240" w:lineRule="auto"/>
        <w:jc w:val="center"/>
      </w:pPr>
      <w:r>
        <w:rPr>
          <w:noProof/>
        </w:rPr>
        <w:drawing>
          <wp:inline distT="0" distB="0" distL="0" distR="0" wp14:anchorId="050846DC" wp14:editId="2993119B">
            <wp:extent cx="4019550" cy="2370907"/>
            <wp:effectExtent l="0" t="0" r="0" b="0"/>
            <wp:docPr id="8" name="Picture 8" descr="5 Jenis Microgreens Yang Wajib Dicoba - De Grunte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 Jenis Microgreens Yang Wajib Dicoba - De Grunteman"/>
                    <pic:cNvPicPr>
                      <a:picLocks noChangeAspect="1" noChangeArrowheads="1"/>
                    </pic:cNvPicPr>
                  </pic:nvPicPr>
                  <pic:blipFill rotWithShape="1">
                    <a:blip r:embed="rId12">
                      <a:extLst>
                        <a:ext uri="{28A0092B-C50C-407E-A947-70E740481C1C}">
                          <a14:useLocalDpi xmlns:a14="http://schemas.microsoft.com/office/drawing/2010/main" val="0"/>
                        </a:ext>
                      </a:extLst>
                    </a:blip>
                    <a:srcRect t="5625"/>
                    <a:stretch/>
                  </pic:blipFill>
                  <pic:spPr bwMode="auto">
                    <a:xfrm>
                      <a:off x="0" y="0"/>
                      <a:ext cx="4048757" cy="2388134"/>
                    </a:xfrm>
                    <a:prstGeom prst="rect">
                      <a:avLst/>
                    </a:prstGeom>
                    <a:noFill/>
                    <a:ln>
                      <a:noFill/>
                    </a:ln>
                    <a:extLst>
                      <a:ext uri="{53640926-AAD7-44D8-BBD7-CCE9431645EC}">
                        <a14:shadowObscured xmlns:a14="http://schemas.microsoft.com/office/drawing/2010/main"/>
                      </a:ext>
                    </a:extLst>
                  </pic:spPr>
                </pic:pic>
              </a:graphicData>
            </a:graphic>
          </wp:inline>
        </w:drawing>
      </w:r>
    </w:p>
    <w:p w:rsidR="00391C03" w:rsidRDefault="00743BAD" w:rsidP="00743BAD">
      <w:pPr>
        <w:pStyle w:val="Caption"/>
        <w:spacing w:after="0"/>
        <w:rPr>
          <w:i/>
        </w:rPr>
      </w:pPr>
      <w:bookmarkStart w:id="27" w:name="_Toc48314415"/>
      <w:r>
        <w:t>Gambar 2.</w:t>
      </w:r>
      <w:r w:rsidR="00944D97">
        <w:fldChar w:fldCharType="begin"/>
      </w:r>
      <w:r w:rsidR="00944D97">
        <w:instrText xml:space="preserve"> SEQ Gambar_2 \* ARABIC </w:instrText>
      </w:r>
      <w:r w:rsidR="00944D97">
        <w:fldChar w:fldCharType="separate"/>
      </w:r>
      <w:r w:rsidR="00FD43B3">
        <w:rPr>
          <w:noProof/>
        </w:rPr>
        <w:t>1</w:t>
      </w:r>
      <w:r w:rsidR="00944D97">
        <w:rPr>
          <w:noProof/>
        </w:rPr>
        <w:fldChar w:fldCharType="end"/>
      </w:r>
      <w:r w:rsidR="00391C03">
        <w:t xml:space="preserve"> Tanaman </w:t>
      </w:r>
      <w:r w:rsidR="00391C03" w:rsidRPr="00391C03">
        <w:rPr>
          <w:i/>
        </w:rPr>
        <w:t>Microgreen</w:t>
      </w:r>
      <w:bookmarkEnd w:id="27"/>
    </w:p>
    <w:p w:rsidR="00391C03" w:rsidRPr="00391C03" w:rsidRDefault="00391C03" w:rsidP="00391C03">
      <w:pPr>
        <w:jc w:val="center"/>
        <w:rPr>
          <w:sz w:val="22"/>
        </w:rPr>
      </w:pPr>
      <w:r w:rsidRPr="00391C03">
        <w:rPr>
          <w:sz w:val="22"/>
        </w:rPr>
        <w:t>Sumber: http://grunteman.com/microgreens-yang-wajib-dicoba/</w:t>
      </w:r>
    </w:p>
    <w:p w:rsidR="0048227D" w:rsidRDefault="00710514" w:rsidP="00EF349F">
      <w:pPr>
        <w:pStyle w:val="Heading2"/>
        <w:rPr>
          <w:rFonts w:eastAsia="Times New Roman"/>
        </w:rPr>
      </w:pPr>
      <w:bookmarkStart w:id="28" w:name="_Toc48315897"/>
      <w:r>
        <w:rPr>
          <w:rFonts w:eastAsia="Times New Roman"/>
        </w:rPr>
        <w:lastRenderedPageBreak/>
        <w:t xml:space="preserve">2.4 </w:t>
      </w:r>
      <w:r w:rsidR="0048227D">
        <w:rPr>
          <w:rFonts w:eastAsia="Times New Roman"/>
        </w:rPr>
        <w:t>Perangkat Keras</w:t>
      </w:r>
      <w:bookmarkEnd w:id="26"/>
      <w:bookmarkEnd w:id="28"/>
    </w:p>
    <w:p w:rsidR="0048227D" w:rsidRDefault="00E2152B" w:rsidP="00EF349F">
      <w:pPr>
        <w:pStyle w:val="Heading3"/>
        <w:rPr>
          <w:rFonts w:eastAsia="Times New Roman"/>
        </w:rPr>
      </w:pPr>
      <w:bookmarkStart w:id="29" w:name="_Toc48315898"/>
      <w:bookmarkStart w:id="30" w:name="_Toc25141847"/>
      <w:r>
        <w:rPr>
          <w:rFonts w:eastAsia="Times New Roman"/>
        </w:rPr>
        <w:t>2.4</w:t>
      </w:r>
      <w:r w:rsidR="00EF349F">
        <w:rPr>
          <w:rFonts w:eastAsia="Times New Roman"/>
        </w:rPr>
        <w:t xml:space="preserve">.1 </w:t>
      </w:r>
      <w:r w:rsidR="0048227D">
        <w:rPr>
          <w:rFonts w:eastAsia="Times New Roman"/>
        </w:rPr>
        <w:t>Node MCU ESP8266</w:t>
      </w:r>
      <w:bookmarkEnd w:id="29"/>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xml:space="preserve">, seperti </w:t>
      </w:r>
      <w:r w:rsidR="00743BAD">
        <w:rPr>
          <w:szCs w:val="24"/>
        </w:rPr>
        <w:t>yang ditunjukkan pada Gambar 2.2</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0A173D2E" wp14:editId="3892C755">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743BAD" w:rsidP="00743BAD">
      <w:pPr>
        <w:pStyle w:val="Caption"/>
        <w:spacing w:after="0"/>
      </w:pPr>
      <w:bookmarkStart w:id="31" w:name="_Toc46945474"/>
      <w:bookmarkStart w:id="32" w:name="_Toc48314416"/>
      <w:r>
        <w:t>Gambar 2.</w:t>
      </w:r>
      <w:r w:rsidR="00944D97">
        <w:fldChar w:fldCharType="begin"/>
      </w:r>
      <w:r w:rsidR="00944D97">
        <w:instrText xml:space="preserve"> SEQ Gambar_2 \* ARABIC </w:instrText>
      </w:r>
      <w:r w:rsidR="00944D97">
        <w:fldChar w:fldCharType="separate"/>
      </w:r>
      <w:r w:rsidR="00FD43B3">
        <w:rPr>
          <w:noProof/>
        </w:rPr>
        <w:t>2</w:t>
      </w:r>
      <w:r w:rsidR="00944D97">
        <w:rPr>
          <w:noProof/>
        </w:rPr>
        <w:fldChar w:fldCharType="end"/>
      </w:r>
      <w:r w:rsidR="00015D93">
        <w:t xml:space="preserve"> </w:t>
      </w:r>
      <w:bookmarkStart w:id="33" w:name="_Toc42715203"/>
      <w:r w:rsidR="00015D93">
        <w:rPr>
          <w:rFonts w:eastAsia="Calibri"/>
          <w:szCs w:val="24"/>
        </w:rPr>
        <w:t>Board NodeMCU ESP8266</w:t>
      </w:r>
      <w:bookmarkEnd w:id="31"/>
      <w:bookmarkEnd w:id="32"/>
      <w:bookmarkEnd w:id="33"/>
    </w:p>
    <w:p w:rsidR="0048227D" w:rsidRDefault="0048227D" w:rsidP="00385B8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E2152B">
      <w:pPr>
        <w:spacing w:after="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F309EE">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Aji, 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w:t>
      </w:r>
      <w:r w:rsidR="00743BAD">
        <w:rPr>
          <w:rFonts w:eastAsia="Calibri"/>
          <w:szCs w:val="24"/>
        </w:rPr>
        <w:t>8266 ditunjukkan pada Gambar 2.3</w:t>
      </w:r>
      <w:r>
        <w:rPr>
          <w:rFonts w:eastAsia="Calibri"/>
          <w:szCs w:val="24"/>
        </w:rPr>
        <w:t>.</w:t>
      </w:r>
    </w:p>
    <w:p w:rsidR="0048227D" w:rsidRDefault="0048227D" w:rsidP="000D61B2">
      <w:pPr>
        <w:spacing w:after="0"/>
        <w:ind w:firstLine="480"/>
        <w:jc w:val="center"/>
        <w:rPr>
          <w:rFonts w:eastAsia="Calibri"/>
          <w:szCs w:val="24"/>
        </w:rPr>
      </w:pPr>
      <w:r>
        <w:rPr>
          <w:noProof/>
        </w:rPr>
        <w:lastRenderedPageBreak/>
        <w:drawing>
          <wp:inline distT="0" distB="0" distL="0" distR="0" wp14:anchorId="71F5D580" wp14:editId="7F0C9698">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4">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743BAD" w:rsidP="00743BAD">
      <w:pPr>
        <w:pStyle w:val="Caption"/>
        <w:spacing w:after="0"/>
      </w:pPr>
      <w:bookmarkStart w:id="34" w:name="_Toc46945475"/>
      <w:bookmarkStart w:id="35" w:name="_Toc48314417"/>
      <w:r>
        <w:t>Gambar 2.</w:t>
      </w:r>
      <w:r w:rsidR="00944D97">
        <w:fldChar w:fldCharType="begin"/>
      </w:r>
      <w:r w:rsidR="00944D97">
        <w:instrText xml:space="preserve"> </w:instrText>
      </w:r>
      <w:r w:rsidR="00944D97">
        <w:instrText xml:space="preserve">SEQ Gambar_2 \* ARABIC </w:instrText>
      </w:r>
      <w:r w:rsidR="00944D97">
        <w:fldChar w:fldCharType="separate"/>
      </w:r>
      <w:r w:rsidR="00FD43B3">
        <w:rPr>
          <w:noProof/>
        </w:rPr>
        <w:t>3</w:t>
      </w:r>
      <w:r w:rsidR="00944D97">
        <w:rPr>
          <w:noProof/>
        </w:rPr>
        <w:fldChar w:fldCharType="end"/>
      </w:r>
      <w:r w:rsidR="00015D93">
        <w:t xml:space="preserve"> </w:t>
      </w:r>
      <w:bookmarkStart w:id="36" w:name="_Toc42715204"/>
      <w:r w:rsidR="00015D93">
        <w:rPr>
          <w:rFonts w:eastAsia="Calibri"/>
          <w:szCs w:val="24"/>
        </w:rPr>
        <w:t>Diagram Pin NodeMCU ESP8266</w:t>
      </w:r>
      <w:bookmarkEnd w:id="34"/>
      <w:bookmarkEnd w:id="35"/>
      <w:bookmarkEnd w:id="36"/>
    </w:p>
    <w:p w:rsidR="0048227D" w:rsidRDefault="00015D93" w:rsidP="00385B8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E2152B" w:rsidP="00A63887">
      <w:pPr>
        <w:pStyle w:val="Heading3"/>
        <w:rPr>
          <w:rFonts w:eastAsia="Times New Roman"/>
        </w:rPr>
      </w:pPr>
      <w:bookmarkStart w:id="37" w:name="_Toc48315899"/>
      <w:r>
        <w:rPr>
          <w:rFonts w:eastAsia="Times New Roman"/>
        </w:rPr>
        <w:t>2.4</w:t>
      </w:r>
      <w:r w:rsidR="005F56B2">
        <w:rPr>
          <w:rFonts w:eastAsia="Times New Roman"/>
        </w:rPr>
        <w:t xml:space="preserve">.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7"/>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w:t>
      </w:r>
      <w:r w:rsidR="00743BAD">
        <w:t>ar 2.4</w:t>
      </w:r>
      <w:r w:rsidR="009A4A1A">
        <w:t>.</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20FA323E" wp14:editId="39663317">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743BAD" w:rsidP="00743BAD">
      <w:pPr>
        <w:pStyle w:val="Caption"/>
        <w:spacing w:after="0"/>
      </w:pPr>
      <w:bookmarkStart w:id="38" w:name="_Toc46945476"/>
      <w:bookmarkStart w:id="39" w:name="_Toc48314418"/>
      <w:r>
        <w:t>Gambar 2.</w:t>
      </w:r>
      <w:r w:rsidR="00944D97">
        <w:fldChar w:fldCharType="begin"/>
      </w:r>
      <w:r w:rsidR="00944D97">
        <w:instrText xml:space="preserve"> SEQ Gambar_2 \* ARABIC </w:instrText>
      </w:r>
      <w:r w:rsidR="00944D97">
        <w:fldChar w:fldCharType="separate"/>
      </w:r>
      <w:r w:rsidR="00FD43B3">
        <w:rPr>
          <w:noProof/>
        </w:rPr>
        <w:t>4</w:t>
      </w:r>
      <w:r w:rsidR="00944D97">
        <w:rPr>
          <w:noProof/>
        </w:rPr>
        <w:fldChar w:fldCharType="end"/>
      </w:r>
      <w:r w:rsidR="00015D93">
        <w:t xml:space="preserve"> </w:t>
      </w:r>
      <w:bookmarkStart w:id="40" w:name="_Toc42715205"/>
      <w:r w:rsidR="00015D93">
        <w:t>Sensor Kelembaban SEN0193</w:t>
      </w:r>
      <w:bookmarkEnd w:id="38"/>
      <w:bookmarkEnd w:id="39"/>
      <w:bookmarkEnd w:id="40"/>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E2152B" w:rsidP="00015D93">
      <w:pPr>
        <w:pStyle w:val="Heading3"/>
        <w:rPr>
          <w:rFonts w:eastAsia="Times New Roman"/>
        </w:rPr>
      </w:pPr>
      <w:bookmarkStart w:id="41" w:name="_Toc48315900"/>
      <w:bookmarkEnd w:id="30"/>
      <w:r>
        <w:rPr>
          <w:rFonts w:eastAsia="Times New Roman"/>
        </w:rPr>
        <w:t>2.4</w:t>
      </w:r>
      <w:r w:rsidR="005F56B2">
        <w:rPr>
          <w:rFonts w:eastAsia="Times New Roman"/>
        </w:rPr>
        <w:t xml:space="preserve">.3 </w:t>
      </w:r>
      <w:r w:rsidR="0048227D">
        <w:rPr>
          <w:rFonts w:eastAsia="Times New Roman"/>
        </w:rPr>
        <w:t>Sensor Suhu</w:t>
      </w:r>
      <w:r w:rsidR="00537388">
        <w:rPr>
          <w:rFonts w:eastAsia="Times New Roman"/>
        </w:rPr>
        <w:t xml:space="preserve"> DS18B20</w:t>
      </w:r>
      <w:bookmarkEnd w:id="41"/>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F309EE">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uzandi","given":"Fachri Ilman","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uzandi, 2018)","plainTextFormattedCitation":"(Suryatini, Maimunah and Fauzandi, 2018)","previouslyFormattedCitation":"(Suryatini, Maimunah and Fauzandi, 2018)"},"properties":{"noteIndex":0},"schema":"https://github.com/citation-style-language/schema/raw/master/csl-citation.json"}</w:instrText>
      </w:r>
      <w:r w:rsidR="004B2198">
        <w:fldChar w:fldCharType="separate"/>
      </w:r>
      <w:r w:rsidR="00F309EE" w:rsidRPr="00F309EE">
        <w:rPr>
          <w:noProof/>
        </w:rPr>
        <w:t>(Suryatini, Maimunah and Fauzandi, 2018)</w:t>
      </w:r>
      <w:r w:rsidR="004B2198">
        <w:fldChar w:fldCharType="end"/>
      </w:r>
      <w:r w:rsidRPr="00537388">
        <w:t>.</w:t>
      </w:r>
      <w:r w:rsidR="00DE0A29">
        <w:t xml:space="preserve"> Bentuk fisik dari sensor DS1</w:t>
      </w:r>
      <w:r w:rsidR="00743BAD">
        <w:t>8B20 ditunjukkan pada Gambar 2.5</w:t>
      </w:r>
      <w:r w:rsidR="00DE0A29">
        <w:t>.</w:t>
      </w:r>
    </w:p>
    <w:p w:rsidR="00DE0A29" w:rsidRDefault="00DE0A29" w:rsidP="0035394B">
      <w:pPr>
        <w:spacing w:line="240" w:lineRule="auto"/>
        <w:jc w:val="center"/>
        <w:rPr>
          <w:rFonts w:eastAsia="Times New Roman"/>
          <w:szCs w:val="24"/>
        </w:rPr>
      </w:pPr>
      <w:r>
        <w:rPr>
          <w:noProof/>
        </w:rPr>
        <w:drawing>
          <wp:inline distT="0" distB="0" distL="0" distR="0" wp14:anchorId="20C2C689" wp14:editId="6B472CB1">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743BAD" w:rsidP="00743BAD">
      <w:pPr>
        <w:pStyle w:val="Caption"/>
        <w:spacing w:after="0"/>
      </w:pPr>
      <w:bookmarkStart w:id="42" w:name="_Toc46945477"/>
      <w:bookmarkStart w:id="43" w:name="_Toc48314419"/>
      <w:r>
        <w:t>Gambar 2.</w:t>
      </w:r>
      <w:r w:rsidR="00944D97">
        <w:fldChar w:fldCharType="begin"/>
      </w:r>
      <w:r w:rsidR="00944D97">
        <w:instrText xml:space="preserve"> SEQ Gambar_2 \* ARABIC </w:instrText>
      </w:r>
      <w:r w:rsidR="00944D97">
        <w:fldChar w:fldCharType="separate"/>
      </w:r>
      <w:r w:rsidR="00FD43B3">
        <w:rPr>
          <w:noProof/>
        </w:rPr>
        <w:t>5</w:t>
      </w:r>
      <w:r w:rsidR="00944D97">
        <w:rPr>
          <w:noProof/>
        </w:rPr>
        <w:fldChar w:fldCharType="end"/>
      </w:r>
      <w:r w:rsidR="00DC1518">
        <w:t xml:space="preserve"> </w:t>
      </w:r>
      <w:bookmarkStart w:id="44" w:name="_Toc42715206"/>
      <w:r w:rsidR="00DC1518">
        <w:t>Sensor DS18B20</w:t>
      </w:r>
      <w:bookmarkEnd w:id="42"/>
      <w:bookmarkEnd w:id="43"/>
      <w:bookmarkEnd w:id="44"/>
    </w:p>
    <w:p w:rsidR="00DE0A29" w:rsidRDefault="00DE0A29" w:rsidP="00385B83">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6D2E7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DD280A" w:rsidRPr="00DD280A">
        <w:rPr>
          <w:noProof/>
        </w:rPr>
        <w:t>(Akbar, 2017)</w:t>
      </w:r>
      <w:r w:rsidR="004B2198">
        <w:fldChar w:fldCharType="end"/>
      </w:r>
      <w:r>
        <w:t>.</w:t>
      </w:r>
    </w:p>
    <w:p w:rsidR="0048227D" w:rsidRDefault="00E2152B" w:rsidP="005F56B2">
      <w:pPr>
        <w:pStyle w:val="Heading3"/>
        <w:rPr>
          <w:rFonts w:eastAsia="Times New Roman"/>
        </w:rPr>
      </w:pPr>
      <w:bookmarkStart w:id="45" w:name="_Toc48315901"/>
      <w:r>
        <w:rPr>
          <w:rFonts w:eastAsia="Times New Roman"/>
        </w:rPr>
        <w:t>2.4</w:t>
      </w:r>
      <w:r w:rsidR="005F56B2">
        <w:rPr>
          <w:rFonts w:eastAsia="Times New Roman"/>
        </w:rPr>
        <w:t xml:space="preserve">.4 </w:t>
      </w:r>
      <w:r w:rsidR="00395718">
        <w:rPr>
          <w:rFonts w:eastAsia="Times New Roman"/>
        </w:rPr>
        <w:t>Sensor TDS (</w:t>
      </w:r>
      <w:r w:rsidR="00395718">
        <w:t>Total Dissolve Solid</w:t>
      </w:r>
      <w:r w:rsidR="00395718">
        <w:rPr>
          <w:rFonts w:eastAsia="Times New Roman"/>
        </w:rPr>
        <w:t>)</w:t>
      </w:r>
      <w:bookmarkEnd w:id="45"/>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rsidR="00743BAD">
        <w:t>. Gambar 2.6</w:t>
      </w:r>
      <w:r>
        <w:t xml:space="preserve">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248A619D" wp14:editId="6BCF794F">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743BAD" w:rsidP="00743BAD">
      <w:pPr>
        <w:pStyle w:val="Caption"/>
        <w:spacing w:after="0"/>
      </w:pPr>
      <w:bookmarkStart w:id="46" w:name="_Toc46945478"/>
      <w:bookmarkStart w:id="47" w:name="_Toc48314420"/>
      <w:r>
        <w:t>Gambar 2.</w:t>
      </w:r>
      <w:r w:rsidR="00944D97">
        <w:fldChar w:fldCharType="begin"/>
      </w:r>
      <w:r w:rsidR="00944D97">
        <w:instrText xml:space="preserve"> SEQ Gambar_2 \* ARABIC </w:instrText>
      </w:r>
      <w:r w:rsidR="00944D97">
        <w:fldChar w:fldCharType="separate"/>
      </w:r>
      <w:r w:rsidR="00FD43B3">
        <w:rPr>
          <w:noProof/>
        </w:rPr>
        <w:t>6</w:t>
      </w:r>
      <w:r w:rsidR="00944D97">
        <w:rPr>
          <w:noProof/>
        </w:rPr>
        <w:fldChar w:fldCharType="end"/>
      </w:r>
      <w:r w:rsidR="00DC1518">
        <w:t xml:space="preserve"> </w:t>
      </w:r>
      <w:bookmarkStart w:id="48" w:name="_Toc42715207"/>
      <w:r w:rsidR="00DC1518">
        <w:t>Sensor TDS</w:t>
      </w:r>
      <w:bookmarkEnd w:id="46"/>
      <w:bookmarkEnd w:id="47"/>
      <w:bookmarkEnd w:id="48"/>
    </w:p>
    <w:p w:rsidR="001225DE" w:rsidRPr="001225DE" w:rsidRDefault="001225DE" w:rsidP="00A63887">
      <w:pPr>
        <w:pStyle w:val="Caption"/>
        <w:rPr>
          <w:sz w:val="22"/>
        </w:rPr>
      </w:pPr>
      <w:r w:rsidRPr="001225DE">
        <w:rPr>
          <w:sz w:val="22"/>
        </w:rPr>
        <w:t>Sumber: https://www.alibaba.com/</w:t>
      </w:r>
    </w:p>
    <w:p w:rsidR="0048227D" w:rsidRDefault="00E2152B" w:rsidP="005F56B2">
      <w:pPr>
        <w:pStyle w:val="Heading3"/>
        <w:rPr>
          <w:rFonts w:eastAsia="Times New Roman"/>
        </w:rPr>
      </w:pPr>
      <w:bookmarkStart w:id="49" w:name="_Toc48315902"/>
      <w:r>
        <w:rPr>
          <w:rFonts w:eastAsia="Times New Roman"/>
        </w:rPr>
        <w:t>2.4</w:t>
      </w:r>
      <w:r w:rsidR="005F56B2">
        <w:rPr>
          <w:rFonts w:eastAsia="Times New Roman"/>
        </w:rPr>
        <w:t xml:space="preserve">.5 </w:t>
      </w:r>
      <w:r w:rsidR="0048227D">
        <w:rPr>
          <w:rFonts w:eastAsia="Times New Roman"/>
        </w:rPr>
        <w:t>Raspberry Pi</w:t>
      </w:r>
      <w:bookmarkEnd w:id="49"/>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w:t>
      </w:r>
      <w:r>
        <w:lastRenderedPageBreak/>
        <w:t>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743BAD">
        <w:t>. Gambar 2.7</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116DAB29" wp14:editId="374C0742">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743BAD" w:rsidP="00743BAD">
      <w:pPr>
        <w:pStyle w:val="Caption"/>
        <w:spacing w:after="0"/>
      </w:pPr>
      <w:bookmarkStart w:id="50" w:name="_Toc46945479"/>
      <w:bookmarkStart w:id="51" w:name="_Toc48314421"/>
      <w:r>
        <w:t>Gambar 2.</w:t>
      </w:r>
      <w:r w:rsidR="00944D97">
        <w:fldChar w:fldCharType="begin"/>
      </w:r>
      <w:r w:rsidR="00944D97">
        <w:instrText xml:space="preserve"> SEQ Gambar_2 \* ARABIC </w:instrText>
      </w:r>
      <w:r w:rsidR="00944D97">
        <w:fldChar w:fldCharType="separate"/>
      </w:r>
      <w:r w:rsidR="00FD43B3">
        <w:rPr>
          <w:noProof/>
        </w:rPr>
        <w:t>7</w:t>
      </w:r>
      <w:r w:rsidR="00944D97">
        <w:rPr>
          <w:noProof/>
        </w:rPr>
        <w:fldChar w:fldCharType="end"/>
      </w:r>
      <w:r w:rsidR="00DC1518">
        <w:t xml:space="preserve"> </w:t>
      </w:r>
      <w:bookmarkStart w:id="52" w:name="_Toc42715208"/>
      <w:r w:rsidR="00DC1518">
        <w:t>Board Raspberry Pi</w:t>
      </w:r>
      <w:bookmarkEnd w:id="50"/>
      <w:bookmarkEnd w:id="51"/>
      <w:bookmarkEnd w:id="52"/>
    </w:p>
    <w:p w:rsidR="0048227D" w:rsidRDefault="00DC1518" w:rsidP="00385B83">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F309EE">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 Menggunakan Raspberry Pi","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E2152B" w:rsidP="005F56B2">
      <w:pPr>
        <w:pStyle w:val="Heading3"/>
        <w:rPr>
          <w:rFonts w:eastAsia="Times New Roman"/>
        </w:rPr>
      </w:pPr>
      <w:bookmarkStart w:id="53" w:name="_Toc48315903"/>
      <w:r>
        <w:rPr>
          <w:rFonts w:eastAsia="Times New Roman"/>
        </w:rPr>
        <w:lastRenderedPageBreak/>
        <w:t>2.4</w:t>
      </w:r>
      <w:r w:rsidR="005F56B2">
        <w:rPr>
          <w:rFonts w:eastAsia="Times New Roman"/>
        </w:rPr>
        <w:t xml:space="preserve">.6 </w:t>
      </w:r>
      <w:r w:rsidR="0048227D">
        <w:rPr>
          <w:rFonts w:eastAsia="Times New Roman"/>
        </w:rPr>
        <w:t>Relay</w:t>
      </w:r>
      <w:bookmarkEnd w:id="53"/>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743BAD">
        <w:t>. Gambar 2.8</w:t>
      </w:r>
      <w:r>
        <w:t xml:space="preserve"> menunjukkan relay satu </w:t>
      </w:r>
      <w:r>
        <w:rPr>
          <w:i/>
        </w:rPr>
        <w:t>channel</w:t>
      </w:r>
      <w:r w:rsidR="00DD280A">
        <w:rPr>
          <w:i/>
        </w:rPr>
        <w:t>.</w:t>
      </w:r>
    </w:p>
    <w:p w:rsidR="0048227D" w:rsidRPr="00C43AED" w:rsidRDefault="0048227D" w:rsidP="00C43AED">
      <w:pPr>
        <w:spacing w:line="240" w:lineRule="auto"/>
        <w:jc w:val="center"/>
        <w:rPr>
          <w:rFonts w:eastAsia="Times New Roman"/>
          <w:szCs w:val="24"/>
        </w:rPr>
      </w:pPr>
      <w:r>
        <w:rPr>
          <w:noProof/>
        </w:rPr>
        <w:drawing>
          <wp:inline distT="0" distB="0" distL="0" distR="0" wp14:anchorId="7ABF2DC3" wp14:editId="134B9A4A">
            <wp:extent cx="1524000" cy="1253541"/>
            <wp:effectExtent l="0" t="0" r="0" b="381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9" cstate="print">
                      <a:extLst>
                        <a:ext uri="{28A0092B-C50C-407E-A947-70E740481C1C}">
                          <a14:useLocalDpi xmlns:a14="http://schemas.microsoft.com/office/drawing/2010/main" val="0"/>
                        </a:ext>
                      </a:extLst>
                    </a:blip>
                    <a:srcRect t="11034" b="7088"/>
                    <a:stretch>
                      <a:fillRect/>
                    </a:stretch>
                  </pic:blipFill>
                  <pic:spPr bwMode="auto">
                    <a:xfrm>
                      <a:off x="0" y="0"/>
                      <a:ext cx="1546202" cy="1271803"/>
                    </a:xfrm>
                    <a:prstGeom prst="rect">
                      <a:avLst/>
                    </a:prstGeom>
                    <a:noFill/>
                    <a:ln>
                      <a:noFill/>
                    </a:ln>
                  </pic:spPr>
                </pic:pic>
              </a:graphicData>
            </a:graphic>
          </wp:inline>
        </w:drawing>
      </w:r>
    </w:p>
    <w:p w:rsidR="00DC1518" w:rsidRDefault="00743BAD" w:rsidP="00743BAD">
      <w:pPr>
        <w:pStyle w:val="Caption"/>
        <w:spacing w:after="0"/>
      </w:pPr>
      <w:bookmarkStart w:id="54" w:name="_Toc46945480"/>
      <w:bookmarkStart w:id="55" w:name="_Toc48314422"/>
      <w:r>
        <w:t>Gambar 2.</w:t>
      </w:r>
      <w:r w:rsidR="00944D97">
        <w:fldChar w:fldCharType="begin"/>
      </w:r>
      <w:r w:rsidR="00944D97">
        <w:instrText xml:space="preserve"> SEQ Gambar_2 \* ARABIC </w:instrText>
      </w:r>
      <w:r w:rsidR="00944D97">
        <w:fldChar w:fldCharType="separate"/>
      </w:r>
      <w:r w:rsidR="00FD43B3">
        <w:rPr>
          <w:noProof/>
        </w:rPr>
        <w:t>8</w:t>
      </w:r>
      <w:r w:rsidR="00944D97">
        <w:rPr>
          <w:noProof/>
        </w:rPr>
        <w:fldChar w:fldCharType="end"/>
      </w:r>
      <w:r w:rsidR="00DC1518">
        <w:t xml:space="preserve"> </w:t>
      </w:r>
      <w:bookmarkStart w:id="56" w:name="_Toc42715209"/>
      <w:r w:rsidR="00DC1518">
        <w:t>Relay Satu Channel</w:t>
      </w:r>
      <w:bookmarkEnd w:id="54"/>
      <w:bookmarkEnd w:id="55"/>
      <w:bookmarkEnd w:id="56"/>
    </w:p>
    <w:p w:rsidR="0048227D" w:rsidRDefault="0048227D" w:rsidP="00385B83">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743BAD">
        <w:t>ukkan pada gambar 2.9.</w:t>
      </w:r>
    </w:p>
    <w:p w:rsidR="0048227D" w:rsidRPr="00C43AED" w:rsidRDefault="0048227D" w:rsidP="00C43AED">
      <w:pPr>
        <w:spacing w:line="240" w:lineRule="auto"/>
        <w:jc w:val="center"/>
        <w:rPr>
          <w:rFonts w:eastAsia="Times New Roman"/>
          <w:szCs w:val="24"/>
        </w:rPr>
      </w:pPr>
      <w:r>
        <w:rPr>
          <w:noProof/>
        </w:rPr>
        <w:drawing>
          <wp:inline distT="0" distB="0" distL="0" distR="0" wp14:anchorId="566AB384" wp14:editId="5675B65A">
            <wp:extent cx="2066925" cy="1206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l="34744" t="29228" r="21770" b="25700"/>
                    <a:stretch>
                      <a:fillRect/>
                    </a:stretch>
                  </pic:blipFill>
                  <pic:spPr bwMode="auto">
                    <a:xfrm>
                      <a:off x="0" y="0"/>
                      <a:ext cx="2084169" cy="1216358"/>
                    </a:xfrm>
                    <a:prstGeom prst="rect">
                      <a:avLst/>
                    </a:prstGeom>
                    <a:noFill/>
                    <a:ln>
                      <a:noFill/>
                    </a:ln>
                  </pic:spPr>
                </pic:pic>
              </a:graphicData>
            </a:graphic>
          </wp:inline>
        </w:drawing>
      </w:r>
    </w:p>
    <w:p w:rsidR="00DC1518" w:rsidRDefault="00743BAD" w:rsidP="00743BAD">
      <w:pPr>
        <w:pStyle w:val="Caption"/>
        <w:spacing w:after="0"/>
      </w:pPr>
      <w:bookmarkStart w:id="57" w:name="_Toc46945481"/>
      <w:bookmarkStart w:id="58" w:name="_Toc48314423"/>
      <w:r>
        <w:t>Gambar 2.</w:t>
      </w:r>
      <w:r w:rsidR="00944D97">
        <w:fldChar w:fldCharType="begin"/>
      </w:r>
      <w:r w:rsidR="00944D97">
        <w:instrText xml:space="preserve"> SEQ Gambar</w:instrText>
      </w:r>
      <w:r w:rsidR="00944D97">
        <w:instrText xml:space="preserve">_2 \* ARABIC </w:instrText>
      </w:r>
      <w:r w:rsidR="00944D97">
        <w:fldChar w:fldCharType="separate"/>
      </w:r>
      <w:r w:rsidR="00FD43B3">
        <w:rPr>
          <w:noProof/>
        </w:rPr>
        <w:t>9</w:t>
      </w:r>
      <w:r w:rsidR="00944D97">
        <w:rPr>
          <w:noProof/>
        </w:rPr>
        <w:fldChar w:fldCharType="end"/>
      </w:r>
      <w:r w:rsidR="00DC1518">
        <w:t xml:space="preserve"> </w:t>
      </w:r>
      <w:bookmarkStart w:id="59" w:name="_Toc42715210"/>
      <w:r w:rsidR="00DC1518">
        <w:t>Struktur Sederhana Relay</w:t>
      </w:r>
      <w:bookmarkEnd w:id="57"/>
      <w:bookmarkEnd w:id="58"/>
      <w:bookmarkEnd w:id="59"/>
    </w:p>
    <w:p w:rsidR="0048227D" w:rsidRPr="0048637B" w:rsidRDefault="0048227D" w:rsidP="00385B83">
      <w:pPr>
        <w:pStyle w:val="Caption"/>
        <w:spacing w:after="0"/>
        <w:rPr>
          <w:sz w:val="22"/>
        </w:rPr>
      </w:pPr>
      <w:r>
        <w:rPr>
          <w:sz w:val="22"/>
        </w:rPr>
        <w:t>Sumber: https://teknikelektronika.com/pengertian-relay-fungsi-relay/</w:t>
      </w:r>
    </w:p>
    <w:p w:rsidR="0048227D" w:rsidRDefault="00E2152B" w:rsidP="004C1058">
      <w:pPr>
        <w:pStyle w:val="Heading3"/>
        <w:rPr>
          <w:rFonts w:eastAsia="Times New Roman"/>
        </w:rPr>
      </w:pPr>
      <w:bookmarkStart w:id="60" w:name="_Toc48315904"/>
      <w:r>
        <w:rPr>
          <w:rFonts w:eastAsia="Times New Roman"/>
        </w:rPr>
        <w:lastRenderedPageBreak/>
        <w:t>2.4</w:t>
      </w:r>
      <w:r w:rsidR="005F56B2">
        <w:rPr>
          <w:rFonts w:eastAsia="Times New Roman"/>
        </w:rPr>
        <w:t xml:space="preserve">.7 </w:t>
      </w:r>
      <w:r w:rsidR="0048227D">
        <w:rPr>
          <w:rFonts w:eastAsia="Times New Roman"/>
        </w:rPr>
        <w:t>Nozzle</w:t>
      </w:r>
      <w:bookmarkEnd w:id="60"/>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216D0F">
      <w:pPr>
        <w:pStyle w:val="Heading3"/>
        <w:numPr>
          <w:ilvl w:val="2"/>
          <w:numId w:val="25"/>
        </w:numPr>
        <w:ind w:left="540" w:hanging="540"/>
      </w:pPr>
      <w:bookmarkStart w:id="61" w:name="_Toc48315905"/>
      <w:r>
        <w:t>Sensor Ultrasonik HC-SR04</w:t>
      </w:r>
      <w:bookmarkEnd w:id="61"/>
    </w:p>
    <w:p w:rsidR="0048637B" w:rsidRDefault="004C1058" w:rsidP="00DD280A">
      <w:pPr>
        <w:spacing w:after="0"/>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F309EE">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Yudha","given":"Putra Stevano Frima","non-dropping-particle":"","parse-names":false,"suffix":""},{"dropping-particle":"","family":"Sani","given":"Ridwan Abdullah","non-dropping-particle":"","parse-names":false,"suffix":""}],"container-title":"EINSTEIN e-JOURNAL","id":"ITEM-1","issue":"3","issued":{"date-parts":[["2017"]]},"title":"Implementasi Sensor Ultrasonik Hc-Sr04 Sebagai Sensor Parkir Mobil Berbasis Arduino","type":"article-journal","volume":"5"},"uris":["http://www.mendeley.com/documents/?uuid=f16c74c0-d5a0-410c-99ba-18c5de1590b5"]}],"mendeley":{"formattedCitation":"(Yudha and Sani, 2017)","plainTextFormattedCitation":"(Yudha and Sani, 2017)","previouslyFormattedCitation":"(Yudha and Sani, 2017)"},"properties":{"noteIndex":0},"schema":"https://github.com/citation-style-language/schema/raw/master/csl-citation.json"}</w:instrText>
      </w:r>
      <w:r w:rsidR="0048637B">
        <w:fldChar w:fldCharType="separate"/>
      </w:r>
      <w:r w:rsidR="00F309EE" w:rsidRPr="00F309EE">
        <w:rPr>
          <w:noProof/>
        </w:rPr>
        <w:t>(Yudha and Sani, 2017)</w:t>
      </w:r>
      <w:r w:rsidR="0048637B">
        <w:fldChar w:fldCharType="end"/>
      </w:r>
      <w:r w:rsidR="00743BAD">
        <w:t>. Gambar 2.10</w:t>
      </w:r>
      <w:r>
        <w:t xml:space="preserve"> menunjukkan gambar sensor ultrasonik HC-SR04.</w:t>
      </w:r>
    </w:p>
    <w:p w:rsidR="00DD280A" w:rsidRDefault="00DD280A" w:rsidP="00DD280A">
      <w:pPr>
        <w:spacing w:after="0"/>
        <w:ind w:firstLine="360"/>
      </w:pPr>
    </w:p>
    <w:p w:rsidR="0048637B" w:rsidRDefault="0048637B" w:rsidP="00DD280A">
      <w:pPr>
        <w:spacing w:after="0" w:line="240" w:lineRule="auto"/>
        <w:ind w:firstLine="360"/>
        <w:jc w:val="center"/>
      </w:pPr>
      <w:r>
        <w:rPr>
          <w:noProof/>
        </w:rPr>
        <w:lastRenderedPageBreak/>
        <w:drawing>
          <wp:inline distT="0" distB="0" distL="0" distR="0" wp14:anchorId="7CE18E02" wp14:editId="7411D178">
            <wp:extent cx="2124075" cy="1331493"/>
            <wp:effectExtent l="0" t="0" r="0" b="254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7030" t="11016" r="7350" b="14967"/>
                    <a:stretch/>
                  </pic:blipFill>
                  <pic:spPr bwMode="auto">
                    <a:xfrm>
                      <a:off x="0" y="0"/>
                      <a:ext cx="2163369" cy="135612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743BAD" w:rsidP="00743BAD">
      <w:pPr>
        <w:pStyle w:val="Caption"/>
        <w:spacing w:after="0"/>
      </w:pPr>
      <w:bookmarkStart w:id="62" w:name="_Toc46945482"/>
      <w:bookmarkStart w:id="63" w:name="_Toc48314424"/>
      <w:r>
        <w:t>Gambar 2.</w:t>
      </w:r>
      <w:r w:rsidR="00944D97">
        <w:fldChar w:fldCharType="begin"/>
      </w:r>
      <w:r w:rsidR="00944D97">
        <w:instrText xml:space="preserve"> SEQ Gambar_2 \* ARABIC </w:instrText>
      </w:r>
      <w:r w:rsidR="00944D97">
        <w:fldChar w:fldCharType="separate"/>
      </w:r>
      <w:r w:rsidR="00FD43B3">
        <w:rPr>
          <w:noProof/>
        </w:rPr>
        <w:t>10</w:t>
      </w:r>
      <w:r w:rsidR="00944D97">
        <w:rPr>
          <w:noProof/>
        </w:rPr>
        <w:fldChar w:fldCharType="end"/>
      </w:r>
      <w:r w:rsidR="00DC1518">
        <w:t xml:space="preserve"> Sensor Ultrasonik HC-SR04</w:t>
      </w:r>
      <w:bookmarkEnd w:id="62"/>
      <w:bookmarkEnd w:id="63"/>
    </w:p>
    <w:p w:rsidR="004C1058" w:rsidRPr="0048637B" w:rsidRDefault="0048637B" w:rsidP="00385B83">
      <w:pPr>
        <w:spacing w:line="240" w:lineRule="auto"/>
        <w:ind w:firstLine="360"/>
        <w:jc w:val="center"/>
        <w:rPr>
          <w:sz w:val="22"/>
        </w:rPr>
      </w:pPr>
      <w:r w:rsidRPr="0048637B">
        <w:rPr>
          <w:sz w:val="22"/>
        </w:rPr>
        <w:t>Sumber: https://www.andalanelektro.id/2018/09/cara-kerja-dan-karakteristik-sensor-ultrasonic-hcsr04.html</w:t>
      </w:r>
    </w:p>
    <w:p w:rsidR="001A7FCA" w:rsidRDefault="00216D0F" w:rsidP="0048637B">
      <w:pPr>
        <w:pStyle w:val="Heading2"/>
        <w:rPr>
          <w:rFonts w:eastAsia="Times New Roman"/>
        </w:rPr>
      </w:pPr>
      <w:bookmarkStart w:id="64" w:name="_Toc48315906"/>
      <w:r>
        <w:rPr>
          <w:rFonts w:eastAsia="Times New Roman"/>
        </w:rPr>
        <w:t>2.5</w:t>
      </w:r>
      <w:r w:rsidR="00EF349F">
        <w:rPr>
          <w:rFonts w:eastAsia="Times New Roman"/>
        </w:rPr>
        <w:t xml:space="preserve"> </w:t>
      </w:r>
      <w:r w:rsidR="001A7FCA">
        <w:rPr>
          <w:rFonts w:eastAsia="Times New Roman"/>
        </w:rPr>
        <w:t>Perangkat Lunak</w:t>
      </w:r>
      <w:bookmarkEnd w:id="64"/>
    </w:p>
    <w:p w:rsidR="001A7FCA" w:rsidRPr="001A7FCA" w:rsidRDefault="00216D0F" w:rsidP="0048637B">
      <w:pPr>
        <w:pStyle w:val="Heading3"/>
        <w:rPr>
          <w:rFonts w:eastAsia="Times New Roman"/>
        </w:rPr>
      </w:pPr>
      <w:bookmarkStart w:id="65" w:name="_Toc48315907"/>
      <w:r>
        <w:rPr>
          <w:rFonts w:eastAsia="Times New Roman"/>
        </w:rPr>
        <w:t>2.5</w:t>
      </w:r>
      <w:r w:rsidR="005F56B2">
        <w:rPr>
          <w:rFonts w:eastAsia="Times New Roman"/>
        </w:rPr>
        <w:t xml:space="preserve">.1 </w:t>
      </w:r>
      <w:r w:rsidR="001A7FCA" w:rsidRPr="001A7FCA">
        <w:rPr>
          <w:rFonts w:eastAsia="Times New Roman"/>
        </w:rPr>
        <w:t>Arduino IDE</w:t>
      </w:r>
      <w:bookmarkEnd w:id="65"/>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66" w:name="_Toc25141857"/>
      <w:r>
        <w:rPr>
          <w:b/>
        </w:rPr>
        <w:br w:type="page"/>
      </w:r>
    </w:p>
    <w:p w:rsidR="00A7413F" w:rsidRPr="00083BA2" w:rsidRDefault="00A7413F" w:rsidP="00EF349F">
      <w:pPr>
        <w:pStyle w:val="Heading1"/>
      </w:pPr>
      <w:bookmarkStart w:id="67" w:name="_Toc48315908"/>
      <w:bookmarkEnd w:id="66"/>
      <w:r w:rsidRPr="00083BA2">
        <w:lastRenderedPageBreak/>
        <w:t>BAB III</w:t>
      </w:r>
      <w:r>
        <w:t xml:space="preserve"> </w:t>
      </w:r>
      <w:r w:rsidRPr="00083BA2">
        <w:t>METODOLOGI PENELITIAN</w:t>
      </w:r>
      <w:bookmarkEnd w:id="67"/>
    </w:p>
    <w:p w:rsidR="00A7413F" w:rsidRDefault="00EF349F" w:rsidP="00EF349F">
      <w:pPr>
        <w:pStyle w:val="Heading2"/>
      </w:pPr>
      <w:bookmarkStart w:id="68" w:name="_Toc25141858"/>
      <w:bookmarkStart w:id="69" w:name="_Toc48315909"/>
      <w:r>
        <w:t xml:space="preserve">3.1 </w:t>
      </w:r>
      <w:r w:rsidR="00A7413F" w:rsidRPr="00083BA2">
        <w:t>Waktu dan Tempat Penelitian</w:t>
      </w:r>
      <w:bookmarkEnd w:id="68"/>
      <w:bookmarkEnd w:id="69"/>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70" w:name="_Toc46945511"/>
      <w:r>
        <w:t>Tabel 3.</w:t>
      </w:r>
      <w:r w:rsidR="00944D97">
        <w:fldChar w:fldCharType="begin"/>
      </w:r>
      <w:r w:rsidR="00944D97">
        <w:instrText xml:space="preserve"> SEQ Tabel \* ARABIC </w:instrText>
      </w:r>
      <w:r w:rsidR="00944D97">
        <w:fldChar w:fldCharType="separate"/>
      </w:r>
      <w:r w:rsidR="00FD43B3">
        <w:rPr>
          <w:noProof/>
        </w:rPr>
        <w:t>1</w:t>
      </w:r>
      <w:r w:rsidR="00944D97">
        <w:rPr>
          <w:noProof/>
        </w:rPr>
        <w:fldChar w:fldCharType="end"/>
      </w:r>
      <w:r>
        <w:t xml:space="preserve"> </w:t>
      </w:r>
      <w:r w:rsidRPr="00A12386">
        <w:t>Jadwal Perencanaan Penelitan</w:t>
      </w:r>
      <w:bookmarkEnd w:id="70"/>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E849B1">
        <w:trPr>
          <w:trHeight w:val="102"/>
        </w:trPr>
        <w:tc>
          <w:tcPr>
            <w:tcW w:w="1580" w:type="dxa"/>
            <w:vMerge w:val="restart"/>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4ECFD2"/>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E849B1">
        <w:trPr>
          <w:trHeight w:val="315"/>
        </w:trPr>
        <w:tc>
          <w:tcPr>
            <w:tcW w:w="1580" w:type="dxa"/>
            <w:vMerge/>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E849B1" w:rsidRPr="008C770B" w:rsidTr="00E849B1">
        <w:trPr>
          <w:trHeight w:val="315"/>
        </w:trPr>
        <w:tc>
          <w:tcPr>
            <w:tcW w:w="1580" w:type="dxa"/>
            <w:vMerge/>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385B83" w:rsidRDefault="00385B83" w:rsidP="00385B83">
      <w:pPr>
        <w:spacing w:after="0"/>
      </w:pPr>
      <w:bookmarkStart w:id="71" w:name="_Toc25141859"/>
    </w:p>
    <w:p w:rsidR="00A7413F" w:rsidRPr="00A7413F" w:rsidRDefault="00EF349F" w:rsidP="00385B83">
      <w:pPr>
        <w:pStyle w:val="Heading2"/>
      </w:pPr>
      <w:bookmarkStart w:id="72" w:name="_Toc48315910"/>
      <w:r>
        <w:t xml:space="preserve">3.2 </w:t>
      </w:r>
      <w:r w:rsidR="00A7413F" w:rsidRPr="00A7413F">
        <w:t>Alat dan Bahan</w:t>
      </w:r>
      <w:bookmarkEnd w:id="71"/>
      <w:bookmarkEnd w:id="72"/>
    </w:p>
    <w:p w:rsidR="00A7413F" w:rsidRPr="00E70919" w:rsidRDefault="005F56B2" w:rsidP="005F56B2">
      <w:pPr>
        <w:pStyle w:val="Heading3"/>
      </w:pPr>
      <w:bookmarkStart w:id="73" w:name="_Toc25141860"/>
      <w:bookmarkStart w:id="74" w:name="_Toc48315911"/>
      <w:r>
        <w:t xml:space="preserve">3.2.1 </w:t>
      </w:r>
      <w:r w:rsidR="00A7413F" w:rsidRPr="00E70919">
        <w:t>Perangkat Keras</w:t>
      </w:r>
      <w:bookmarkEnd w:id="73"/>
      <w:bookmarkEnd w:id="74"/>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75" w:name="_Toc25141953"/>
      <w:r>
        <w:rPr>
          <w:rFonts w:cs="Times New Roman"/>
          <w:szCs w:val="24"/>
        </w:rPr>
        <w:t xml:space="preserve"> </w:t>
      </w:r>
      <w:bookmarkEnd w:id="75"/>
      <w:r w:rsidR="000B5DC9" w:rsidRPr="007F5FFF">
        <w:rPr>
          <w:rFonts w:cs="Times New Roman"/>
          <w:szCs w:val="24"/>
        </w:rPr>
        <w:t xml:space="preserve"> </w:t>
      </w:r>
    </w:p>
    <w:p w:rsidR="000B5DC9" w:rsidRDefault="000B5DC9" w:rsidP="000B5DC9">
      <w:pPr>
        <w:pStyle w:val="Caption"/>
        <w:jc w:val="both"/>
      </w:pPr>
      <w:bookmarkStart w:id="76" w:name="_Toc46945512"/>
      <w:r>
        <w:t>Tabel 3.</w:t>
      </w:r>
      <w:r w:rsidR="00944D97">
        <w:fldChar w:fldCharType="begin"/>
      </w:r>
      <w:r w:rsidR="00944D97">
        <w:instrText xml:space="preserve"> SEQ Tabel \* ARABIC </w:instrText>
      </w:r>
      <w:r w:rsidR="00944D97">
        <w:fldChar w:fldCharType="separate"/>
      </w:r>
      <w:r w:rsidR="00FD43B3">
        <w:rPr>
          <w:noProof/>
        </w:rPr>
        <w:t>2</w:t>
      </w:r>
      <w:r w:rsidR="00944D97">
        <w:rPr>
          <w:noProof/>
        </w:rPr>
        <w:fldChar w:fldCharType="end"/>
      </w:r>
      <w:r>
        <w:t xml:space="preserve"> </w:t>
      </w:r>
      <w:r w:rsidRPr="007F5FFF">
        <w:rPr>
          <w:rFonts w:cs="Times New Roman"/>
          <w:szCs w:val="24"/>
        </w:rPr>
        <w:t>Perangkat Keras</w:t>
      </w:r>
      <w:bookmarkEnd w:id="76"/>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7C1744">
        <w:trPr>
          <w:trHeight w:val="510"/>
          <w:jc w:val="center"/>
        </w:trPr>
        <w:tc>
          <w:tcPr>
            <w:tcW w:w="570" w:type="dxa"/>
            <w:shd w:val="clear" w:color="auto" w:fill="4ECFD2"/>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4ECFD2"/>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4ECFD2"/>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77" w:name="_Toc25141861"/>
      <w:bookmarkStart w:id="78" w:name="_Toc48315912"/>
      <w:r>
        <w:t xml:space="preserve">3.2.2 </w:t>
      </w:r>
      <w:r w:rsidR="00A7413F" w:rsidRPr="00A7413F">
        <w:t>Perangkat Luna</w:t>
      </w:r>
      <w:bookmarkEnd w:id="77"/>
      <w:r w:rsidR="000B5DC9">
        <w:t>k</w:t>
      </w:r>
      <w:bookmarkEnd w:id="78"/>
      <w:r w:rsidR="000B5DC9" w:rsidRPr="007F5FFF">
        <w:rPr>
          <w:rFonts w:cs="Times New Roman"/>
        </w:rPr>
        <w:t xml:space="preserve"> </w:t>
      </w:r>
    </w:p>
    <w:p w:rsidR="000B5DC9" w:rsidRDefault="000B5DC9" w:rsidP="000B5DC9">
      <w:pPr>
        <w:pStyle w:val="Caption"/>
        <w:jc w:val="both"/>
      </w:pPr>
      <w:bookmarkStart w:id="79" w:name="_Toc46945513"/>
      <w:r>
        <w:t>Tabel 3.</w:t>
      </w:r>
      <w:r w:rsidR="00944D97">
        <w:fldChar w:fldCharType="begin"/>
      </w:r>
      <w:r w:rsidR="00944D97">
        <w:instrText xml:space="preserve"> SEQ Tabel \* ARABIC </w:instrText>
      </w:r>
      <w:r w:rsidR="00944D97">
        <w:fldChar w:fldCharType="separate"/>
      </w:r>
      <w:r w:rsidR="00FD43B3">
        <w:rPr>
          <w:noProof/>
        </w:rPr>
        <w:t>3</w:t>
      </w:r>
      <w:r w:rsidR="00944D97">
        <w:rPr>
          <w:noProof/>
        </w:rPr>
        <w:fldChar w:fldCharType="end"/>
      </w:r>
      <w:r>
        <w:t xml:space="preserve"> </w:t>
      </w:r>
      <w:r w:rsidRPr="007F5FFF">
        <w:rPr>
          <w:rFonts w:cs="Times New Roman"/>
          <w:szCs w:val="24"/>
        </w:rPr>
        <w:t>Perangkat Lunak</w:t>
      </w:r>
      <w:bookmarkEnd w:id="7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7C1744">
        <w:trPr>
          <w:trHeight w:val="340"/>
          <w:jc w:val="center"/>
        </w:trPr>
        <w:tc>
          <w:tcPr>
            <w:tcW w:w="610" w:type="dxa"/>
            <w:shd w:val="clear" w:color="auto" w:fill="4ECFD2"/>
            <w:vAlign w:val="center"/>
          </w:tcPr>
          <w:p w:rsidR="00A7413F" w:rsidRPr="00484C21" w:rsidRDefault="00A7413F" w:rsidP="00E36486">
            <w:pPr>
              <w:spacing w:after="0"/>
              <w:rPr>
                <w:lang w:val="id-ID"/>
              </w:rPr>
            </w:pPr>
            <w:r>
              <w:rPr>
                <w:lang w:val="id-ID"/>
              </w:rPr>
              <w:t>No.</w:t>
            </w:r>
          </w:p>
        </w:tc>
        <w:tc>
          <w:tcPr>
            <w:tcW w:w="6706" w:type="dxa"/>
            <w:shd w:val="clear" w:color="auto" w:fill="4ECF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80" w:name="_Toc25141862"/>
      <w:bookmarkStart w:id="81" w:name="_Toc48315913"/>
      <w:r>
        <w:t xml:space="preserve">3.3 </w:t>
      </w:r>
      <w:r w:rsidR="00A7413F" w:rsidRPr="00083BA2">
        <w:t>Metode Penelitian</w:t>
      </w:r>
      <w:bookmarkEnd w:id="80"/>
      <w:bookmarkEnd w:id="81"/>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6A9DD46A" wp14:editId="43EACF08">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82" w:name="_Toc25141928"/>
      <w:r w:rsidR="00C43AED">
        <w:rPr>
          <w:rFonts w:cs="Times New Roman"/>
          <w:i/>
          <w:szCs w:val="24"/>
        </w:rPr>
        <w:t xml:space="preserve"> </w:t>
      </w:r>
      <w:bookmarkEnd w:id="82"/>
    </w:p>
    <w:p w:rsidR="00DC1518" w:rsidRDefault="00963926" w:rsidP="00963926">
      <w:pPr>
        <w:pStyle w:val="Caption"/>
      </w:pPr>
      <w:bookmarkStart w:id="83" w:name="_Toc46945483"/>
      <w:bookmarkStart w:id="84" w:name="_Toc48315829"/>
      <w:r>
        <w:t>Gambar 3.</w:t>
      </w:r>
      <w:r w:rsidR="00944D97">
        <w:fldChar w:fldCharType="begin"/>
      </w:r>
      <w:r w:rsidR="00944D97">
        <w:instrText xml:space="preserve"> SEQ Gambar_3 \* ARABIC </w:instrText>
      </w:r>
      <w:r w:rsidR="00944D97">
        <w:fldChar w:fldCharType="separate"/>
      </w:r>
      <w:r w:rsidR="00FD43B3">
        <w:rPr>
          <w:noProof/>
        </w:rPr>
        <w:t>1</w:t>
      </w:r>
      <w:r w:rsidR="00944D97">
        <w:rPr>
          <w:noProof/>
        </w:rPr>
        <w:fldChar w:fldCharType="end"/>
      </w:r>
      <w:r w:rsidR="00DC1518">
        <w:t xml:space="preserve"> </w:t>
      </w:r>
      <w:bookmarkStart w:id="85" w:name="_Toc42715211"/>
      <w:bookmarkStart w:id="86" w:name="_Toc43885546"/>
      <w:r w:rsidR="00DC1518" w:rsidRPr="00D278E4">
        <w:rPr>
          <w:rFonts w:cs="Times New Roman"/>
          <w:szCs w:val="24"/>
        </w:rPr>
        <w:t>Metode</w:t>
      </w:r>
      <w:r w:rsidR="00DC1518" w:rsidRPr="00083BA2">
        <w:rPr>
          <w:rFonts w:cs="Times New Roman"/>
          <w:i/>
          <w:szCs w:val="24"/>
        </w:rPr>
        <w:t xml:space="preserve"> </w:t>
      </w:r>
      <w:r w:rsidR="00DC1518">
        <w:rPr>
          <w:rFonts w:cs="Times New Roman"/>
          <w:i/>
          <w:szCs w:val="24"/>
        </w:rPr>
        <w:t>Waterfall</w:t>
      </w:r>
      <w:bookmarkEnd w:id="83"/>
      <w:bookmarkEnd w:id="84"/>
      <w:bookmarkEnd w:id="85"/>
      <w:bookmarkEnd w:id="86"/>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87" w:name="_Toc25141863"/>
      <w:bookmarkStart w:id="88" w:name="_Toc48315914"/>
      <w:r>
        <w:t xml:space="preserve">3.3.1 </w:t>
      </w:r>
      <w:r w:rsidR="00A7413F" w:rsidRPr="00D72025">
        <w:t>Identifikasi Masalah</w:t>
      </w:r>
      <w:bookmarkStart w:id="89" w:name="_Toc24469554"/>
      <w:bookmarkEnd w:id="87"/>
      <w:bookmarkEnd w:id="88"/>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degregasi air dan lahan pada sektor pertanian yang menyebabkan terjadi penurunan </w:t>
      </w:r>
      <w:r>
        <w:lastRenderedPageBreak/>
        <w:t>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90" w:name="_Toc25141864"/>
      <w:bookmarkStart w:id="91" w:name="_Toc48315915"/>
      <w:r>
        <w:t xml:space="preserve">3.3.2 </w:t>
      </w:r>
      <w:r w:rsidR="00A7413F" w:rsidRPr="00D72025">
        <w:t>S</w:t>
      </w:r>
      <w:r w:rsidR="00A7413F" w:rsidRPr="00D72025">
        <w:rPr>
          <w:lang w:val="id-ID"/>
        </w:rPr>
        <w:t>tudi Literatu</w:t>
      </w:r>
      <w:bookmarkEnd w:id="89"/>
      <w:r w:rsidR="00A7413F" w:rsidRPr="00D72025">
        <w:t>r</w:t>
      </w:r>
      <w:bookmarkEnd w:id="90"/>
      <w:bookmarkEnd w:id="91"/>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92" w:name="_Toc48315916"/>
      <w:r>
        <w:t xml:space="preserve">3.3.3 </w:t>
      </w:r>
      <w:r w:rsidR="00A7413F">
        <w:t>Analisis Kebutuhan</w:t>
      </w:r>
      <w:bookmarkEnd w:id="92"/>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93" w:name="_Toc48315917"/>
      <w:r>
        <w:t xml:space="preserve">3.3.4 </w:t>
      </w:r>
      <w:r w:rsidR="00A7413F">
        <w:t>Arsitektur Sistem</w:t>
      </w:r>
      <w:bookmarkEnd w:id="93"/>
    </w:p>
    <w:p w:rsidR="00A7413F" w:rsidRPr="001271F5" w:rsidRDefault="00A7413F" w:rsidP="00E36486">
      <w:pPr>
        <w:ind w:firstLine="720"/>
      </w:pPr>
      <w:r>
        <w:t xml:space="preserve">Arsitektur sistem merupakan gambaran umum dari sistem yang akan dibangun. Arsitektur sistem ini dibuat berdasarkan hasil analisis kebutuhan. Dalam penelitian yang akan dilakukan digunakan </w:t>
      </w:r>
      <w:r>
        <w:rPr>
          <w:i/>
        </w:rPr>
        <w:t>nozzle</w:t>
      </w:r>
      <w:r>
        <w:t xml:space="preserve"> sebagai alat untuk menyiram </w:t>
      </w:r>
      <w:r>
        <w:lastRenderedPageBreak/>
        <w:t xml:space="preserve">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w:t>
      </w:r>
      <w:r w:rsidR="00175919">
        <w:t xml:space="preserve">Tinggi setiap susunan rak yaitu 40 cm dengan lebar 30 cm. </w:t>
      </w:r>
      <w:r>
        <w:t>Berdasarkan nilai sensor-sensor</w:t>
      </w:r>
      <w:r w:rsidR="00175919">
        <w:t xml:space="preserve"> yang ada,</w:t>
      </w:r>
      <w:r>
        <w:t xml:space="preserve"> sistem akan melakukan tidakan seperti meyiram tanaman atau memberikan nutrisi pada tanaman. Gambar 3.2 menunjukkan arsitektur sistem yang akan dibangun. </w:t>
      </w:r>
    </w:p>
    <w:p w:rsidR="00A7413F" w:rsidRDefault="00175919" w:rsidP="00F204DE">
      <w:pPr>
        <w:spacing w:after="0" w:line="240" w:lineRule="auto"/>
        <w:jc w:val="center"/>
      </w:pPr>
      <w:r>
        <w:rPr>
          <w:noProof/>
        </w:rPr>
        <w:drawing>
          <wp:inline distT="0" distB="0" distL="0" distR="0" wp14:anchorId="22154EA8" wp14:editId="26775A53">
            <wp:extent cx="5040630" cy="2720975"/>
            <wp:effectExtent l="0" t="0" r="762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sitektur V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630" cy="2720975"/>
                    </a:xfrm>
                    <a:prstGeom prst="rect">
                      <a:avLst/>
                    </a:prstGeom>
                  </pic:spPr>
                </pic:pic>
              </a:graphicData>
            </a:graphic>
          </wp:inline>
        </w:drawing>
      </w:r>
    </w:p>
    <w:p w:rsidR="00DC1518" w:rsidRDefault="00DC1518" w:rsidP="00963926">
      <w:pPr>
        <w:pStyle w:val="Caption"/>
      </w:pPr>
      <w:bookmarkStart w:id="94" w:name="_Toc46945484"/>
      <w:bookmarkStart w:id="95" w:name="_Toc25141865"/>
      <w:r>
        <w:t xml:space="preserve"> </w:t>
      </w:r>
      <w:bookmarkStart w:id="96" w:name="_Toc42715212"/>
      <w:bookmarkStart w:id="97" w:name="_Toc43885547"/>
      <w:bookmarkStart w:id="98" w:name="_Toc48315830"/>
      <w:r w:rsidR="00963926">
        <w:t>Gambar 3.</w:t>
      </w:r>
      <w:r w:rsidR="00944D97">
        <w:fldChar w:fldCharType="begin"/>
      </w:r>
      <w:r w:rsidR="00944D97">
        <w:instrText xml:space="preserve"> SEQ Gambar_3 \* ARABIC </w:instrText>
      </w:r>
      <w:r w:rsidR="00944D97">
        <w:fldChar w:fldCharType="separate"/>
      </w:r>
      <w:r w:rsidR="00FD43B3">
        <w:rPr>
          <w:noProof/>
        </w:rPr>
        <w:t>2</w:t>
      </w:r>
      <w:r w:rsidR="00944D97">
        <w:rPr>
          <w:noProof/>
        </w:rPr>
        <w:fldChar w:fldCharType="end"/>
      </w:r>
      <w:r>
        <w:t xml:space="preserve"> Arsitektur Sistem</w:t>
      </w:r>
      <w:bookmarkEnd w:id="94"/>
      <w:bookmarkEnd w:id="96"/>
      <w:bookmarkEnd w:id="97"/>
      <w:bookmarkEnd w:id="98"/>
    </w:p>
    <w:p w:rsidR="006629D8" w:rsidRDefault="006629D8" w:rsidP="006629D8">
      <w:pPr>
        <w:ind w:firstLine="720"/>
      </w:pPr>
      <w:r>
        <w:t>Arsitektur sistem pengiriman dan Visualisasi data sensor ditunjukkan pada Gambar 3.3. Data yang telah dikumpulkan pada mikrokontroller ESP8266 kemudian dipublish ke mikrokontoller Raspberry Pi</w:t>
      </w:r>
      <w:r w:rsidR="00F204DE">
        <w:t xml:space="preserve"> kemudian diteruskan ke cloud untuk proses visualisasi data.</w:t>
      </w:r>
    </w:p>
    <w:p w:rsidR="00F204DE" w:rsidRDefault="006629D8" w:rsidP="00EA06A7">
      <w:pPr>
        <w:spacing w:line="240" w:lineRule="auto"/>
      </w:pPr>
      <w:r>
        <w:rPr>
          <w:noProof/>
        </w:rPr>
        <w:lastRenderedPageBreak/>
        <w:drawing>
          <wp:inline distT="0" distB="0" distL="0" distR="0" wp14:anchorId="4BD0ED15" wp14:editId="29240AAF">
            <wp:extent cx="5103628" cy="2122333"/>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engiriman dan Visualisasi data sens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15148" cy="2127123"/>
                    </a:xfrm>
                    <a:prstGeom prst="rect">
                      <a:avLst/>
                    </a:prstGeom>
                  </pic:spPr>
                </pic:pic>
              </a:graphicData>
            </a:graphic>
          </wp:inline>
        </w:drawing>
      </w:r>
    </w:p>
    <w:p w:rsidR="00F204DE" w:rsidRDefault="00F204DE" w:rsidP="00EA06A7">
      <w:pPr>
        <w:pStyle w:val="Caption"/>
        <w:spacing w:after="0"/>
      </w:pPr>
      <w:bookmarkStart w:id="99" w:name="_Toc48315831"/>
      <w:r>
        <w:t>Gambar 3.</w:t>
      </w:r>
      <w:r w:rsidR="00944D97">
        <w:fldChar w:fldCharType="begin"/>
      </w:r>
      <w:r w:rsidR="00944D97">
        <w:instrText xml:space="preserve"> SEQ Gambar_3 \* ARABIC </w:instrText>
      </w:r>
      <w:r w:rsidR="00944D97">
        <w:fldChar w:fldCharType="separate"/>
      </w:r>
      <w:r w:rsidR="00FD43B3">
        <w:rPr>
          <w:noProof/>
        </w:rPr>
        <w:t>3</w:t>
      </w:r>
      <w:r w:rsidR="00944D97">
        <w:rPr>
          <w:noProof/>
        </w:rPr>
        <w:fldChar w:fldCharType="end"/>
      </w:r>
      <w:r>
        <w:t xml:space="preserve"> Arsitektur Pengiriman dan Visualisasi Data Sensor</w:t>
      </w:r>
      <w:bookmarkEnd w:id="99"/>
    </w:p>
    <w:p w:rsidR="00EA06A7" w:rsidRPr="00EA06A7" w:rsidRDefault="00EA06A7" w:rsidP="00EA06A7">
      <w:pPr>
        <w:spacing w:after="0"/>
      </w:pPr>
    </w:p>
    <w:p w:rsidR="00A7413F" w:rsidRDefault="005F56B2" w:rsidP="00DC1518">
      <w:pPr>
        <w:pStyle w:val="Caption"/>
        <w:jc w:val="both"/>
      </w:pPr>
      <w:r>
        <w:t xml:space="preserve">3.3.5 </w:t>
      </w:r>
      <w:r w:rsidR="00A7413F">
        <w:t>Analisis</w:t>
      </w:r>
      <w:r w:rsidR="00A7413F" w:rsidRPr="00D72025">
        <w:t xml:space="preserve"> Sistem</w:t>
      </w:r>
      <w:bookmarkEnd w:id="95"/>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100" w:name="_Toc48315918"/>
      <w:r>
        <w:t xml:space="preserve">3.3.6 </w:t>
      </w:r>
      <w:r w:rsidR="00A7413F">
        <w:t>Flow Chart</w:t>
      </w:r>
      <w:bookmarkEnd w:id="100"/>
    </w:p>
    <w:p w:rsidR="00A7413F" w:rsidRDefault="00A7413F" w:rsidP="000F57E9">
      <w:pPr>
        <w:spacing w:after="0"/>
        <w:ind w:firstLine="720"/>
      </w:pPr>
      <w:r>
        <w:t xml:space="preserve">Flow chart merupakan diagram alir yang digunakan untuk menggambarkan alur kerja, langkah-langkah atau proses yang terjadi didalam sistem. </w:t>
      </w:r>
      <w:r w:rsidR="00963926">
        <w:t>Pada sistem yang akan dibangun, terdapat 2 bagian alur sistem yaitu pembacaan nilai sensor dan pengiriman serta visualisasi data sensor.</w:t>
      </w:r>
    </w:p>
    <w:p w:rsidR="00963926" w:rsidRDefault="00963926" w:rsidP="00963926">
      <w:pPr>
        <w:pStyle w:val="ListParagraph"/>
        <w:numPr>
          <w:ilvl w:val="0"/>
          <w:numId w:val="26"/>
        </w:numPr>
        <w:spacing w:after="0"/>
        <w:ind w:left="360"/>
      </w:pPr>
      <w:r>
        <w:t>Pembacaan Nilai Sensor</w:t>
      </w:r>
    </w:p>
    <w:p w:rsidR="00963926" w:rsidRPr="00963926" w:rsidRDefault="00963926" w:rsidP="00963926">
      <w:pPr>
        <w:pStyle w:val="ListParagraph"/>
        <w:spacing w:after="0"/>
        <w:ind w:left="0" w:firstLine="360"/>
      </w:pPr>
      <w:r>
        <w:t>Proses pembacaan sensor ditunjukkan pada Gambar 3.4. Flowchart pada Gambar 3.4</w:t>
      </w:r>
      <w:r w:rsidRPr="00963926">
        <w:t xml:space="preserve"> juga digunakan untuk menggambarkan cara penyelesaian masalah yang </w:t>
      </w:r>
      <w:r w:rsidRPr="00963926">
        <w:lastRenderedPageBreak/>
        <w:t>ada pada sistem yang akan dibuat. Sistem yang akan dibuat bekerja dan melakukan monitoring berdasarkan nilai-nilai output dari sensor.</w:t>
      </w:r>
    </w:p>
    <w:p w:rsidR="00A7413F" w:rsidRDefault="00963926" w:rsidP="00963926">
      <w:pPr>
        <w:pStyle w:val="ListParagraph"/>
        <w:spacing w:after="0"/>
        <w:ind w:left="360"/>
      </w:pPr>
      <w:r>
        <w:rPr>
          <w:noProof/>
        </w:rPr>
        <w:drawing>
          <wp:inline distT="0" distB="0" distL="0" distR="0" wp14:anchorId="66BA9D0F" wp14:editId="20283F36">
            <wp:extent cx="4561367" cy="383963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ow chart.png"/>
                    <pic:cNvPicPr/>
                  </pic:nvPicPr>
                  <pic:blipFill>
                    <a:blip r:embed="rId25">
                      <a:extLst>
                        <a:ext uri="{28A0092B-C50C-407E-A947-70E740481C1C}">
                          <a14:useLocalDpi xmlns:a14="http://schemas.microsoft.com/office/drawing/2010/main" val="0"/>
                        </a:ext>
                      </a:extLst>
                    </a:blip>
                    <a:stretch>
                      <a:fillRect/>
                    </a:stretch>
                  </pic:blipFill>
                  <pic:spPr>
                    <a:xfrm>
                      <a:off x="0" y="0"/>
                      <a:ext cx="4582765" cy="3857650"/>
                    </a:xfrm>
                    <a:prstGeom prst="rect">
                      <a:avLst/>
                    </a:prstGeom>
                  </pic:spPr>
                </pic:pic>
              </a:graphicData>
            </a:graphic>
          </wp:inline>
        </w:drawing>
      </w:r>
    </w:p>
    <w:p w:rsidR="00DC1518" w:rsidRDefault="00F204DE" w:rsidP="00F204DE">
      <w:pPr>
        <w:pStyle w:val="Caption"/>
      </w:pPr>
      <w:bookmarkStart w:id="101" w:name="_Toc46945485"/>
      <w:bookmarkStart w:id="102" w:name="_Toc48315832"/>
      <w:r>
        <w:t>Gambar 3.</w:t>
      </w:r>
      <w:r w:rsidR="00944D97">
        <w:fldChar w:fldCharType="begin"/>
      </w:r>
      <w:r w:rsidR="00944D97">
        <w:instrText xml:space="preserve"> SEQ Gambar</w:instrText>
      </w:r>
      <w:r w:rsidR="00944D97">
        <w:instrText xml:space="preserve">_3 \* ARABIC </w:instrText>
      </w:r>
      <w:r w:rsidR="00944D97">
        <w:fldChar w:fldCharType="separate"/>
      </w:r>
      <w:r w:rsidR="00FD43B3">
        <w:rPr>
          <w:noProof/>
        </w:rPr>
        <w:t>4</w:t>
      </w:r>
      <w:r w:rsidR="00944D97">
        <w:rPr>
          <w:noProof/>
        </w:rPr>
        <w:fldChar w:fldCharType="end"/>
      </w:r>
      <w:r w:rsidR="00DC1518">
        <w:t xml:space="preserve"> </w:t>
      </w:r>
      <w:bookmarkStart w:id="103" w:name="_Toc43885548"/>
      <w:r w:rsidR="00963926" w:rsidRPr="00963926">
        <w:rPr>
          <w:i/>
        </w:rPr>
        <w:t>Flowc</w:t>
      </w:r>
      <w:r w:rsidR="00DC1518" w:rsidRPr="00963926">
        <w:rPr>
          <w:i/>
        </w:rPr>
        <w:t>hart</w:t>
      </w:r>
      <w:r w:rsidR="00DC1518">
        <w:t xml:space="preserve"> </w:t>
      </w:r>
      <w:bookmarkEnd w:id="101"/>
      <w:bookmarkEnd w:id="103"/>
      <w:r w:rsidR="00963926">
        <w:t>Proses Pembacaan Sensor</w:t>
      </w:r>
      <w:bookmarkEnd w:id="102"/>
    </w:p>
    <w:p w:rsidR="004033C1" w:rsidRDefault="00A7413F" w:rsidP="00DC1518">
      <w:pPr>
        <w:pStyle w:val="Caption"/>
        <w:spacing w:line="480" w:lineRule="auto"/>
        <w:jc w:val="both"/>
      </w:pPr>
      <w:r>
        <w:tab/>
      </w:r>
      <w:r w:rsidR="004033C1">
        <w:t>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 xml:space="preserve">Ketika output dari sensor kelembaban lebih kecil dari 30% maka dilakukan penyiraman tanaman kemudian dilanjutkan dengan pengecekan data sensor ultrasonik. Jika nilai output dari sensor kelembaban lebih besar atau sama dengan </w:t>
      </w:r>
      <w:r>
        <w:lastRenderedPageBreak/>
        <w:t>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Ketika pada jarak sekitar 35cm sensor ultrasonik belum mendeteksi adanya objek, maka hal itu menandakan bahwa tanaman mengalami pertumbuhan yang lambat. Oleh karena itu, tanaman membutuhkan nutrisi untuk membantu 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963926" w:rsidRDefault="00963926" w:rsidP="00963926">
      <w:pPr>
        <w:pStyle w:val="ListParagraph"/>
        <w:numPr>
          <w:ilvl w:val="0"/>
          <w:numId w:val="26"/>
        </w:numPr>
        <w:ind w:left="360"/>
      </w:pPr>
      <w:r>
        <w:t>Pengiriman dan Visualisasi Data</w:t>
      </w:r>
    </w:p>
    <w:p w:rsidR="00963926" w:rsidRDefault="00963926" w:rsidP="006629D8">
      <w:pPr>
        <w:pStyle w:val="ListParagraph"/>
        <w:ind w:left="0" w:firstLine="360"/>
      </w:pPr>
      <w:r>
        <w:t>Proses pengiriman dan visualisasi data dimulai proses pembacaan dan pengumpulan data sensor pada mikrokontroller ESP8266</w:t>
      </w:r>
      <w:r w:rsidR="006629D8">
        <w:t xml:space="preserve">. Data sensor pada ESP8266 kemudian dipublish ke mikrokontroller Raspberry Pi menggunakan protokol MQTT. Setelah itu, data kemudian disimpan pada database untuk visualisasi data lokal. Data sensor yang disubscribe oleh mikrokontroller Raspberry </w:t>
      </w:r>
      <w:r w:rsidR="006629D8">
        <w:lastRenderedPageBreak/>
        <w:t>Pi juga akan dipublish ke cloud kemudian divisualisasikan di Internet. Alur proses pengiriman serta visualisasi data sensor ditunjukkan pada Gambar 3.5.</w:t>
      </w:r>
    </w:p>
    <w:p w:rsidR="006629D8" w:rsidRDefault="006629D8" w:rsidP="006629D8">
      <w:pPr>
        <w:pStyle w:val="ListParagraph"/>
        <w:ind w:left="0" w:firstLine="360"/>
      </w:pPr>
      <w:r>
        <w:rPr>
          <w:noProof/>
        </w:rPr>
        <w:drawing>
          <wp:inline distT="0" distB="0" distL="0" distR="0" wp14:anchorId="072A9FCD" wp14:editId="09413193">
            <wp:extent cx="492300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w chart Pengiriman Data.png"/>
                    <pic:cNvPicPr/>
                  </pic:nvPicPr>
                  <pic:blipFill>
                    <a:blip r:embed="rId26">
                      <a:extLst>
                        <a:ext uri="{28A0092B-C50C-407E-A947-70E740481C1C}">
                          <a14:useLocalDpi xmlns:a14="http://schemas.microsoft.com/office/drawing/2010/main" val="0"/>
                        </a:ext>
                      </a:extLst>
                    </a:blip>
                    <a:stretch>
                      <a:fillRect/>
                    </a:stretch>
                  </pic:blipFill>
                  <pic:spPr>
                    <a:xfrm>
                      <a:off x="0" y="0"/>
                      <a:ext cx="4946532" cy="2162940"/>
                    </a:xfrm>
                    <a:prstGeom prst="rect">
                      <a:avLst/>
                    </a:prstGeom>
                  </pic:spPr>
                </pic:pic>
              </a:graphicData>
            </a:graphic>
          </wp:inline>
        </w:drawing>
      </w:r>
    </w:p>
    <w:p w:rsidR="00F204DE" w:rsidRPr="00F204DE" w:rsidRDefault="00F204DE" w:rsidP="00F204DE">
      <w:pPr>
        <w:pStyle w:val="Caption"/>
      </w:pPr>
      <w:bookmarkStart w:id="104" w:name="_Toc48315833"/>
      <w:r>
        <w:t>Gambar 3.</w:t>
      </w:r>
      <w:r w:rsidR="00944D97">
        <w:fldChar w:fldCharType="begin"/>
      </w:r>
      <w:r w:rsidR="00944D97">
        <w:instrText xml:space="preserve"> SEQ Gambar_3 \* </w:instrText>
      </w:r>
      <w:r w:rsidR="00944D97">
        <w:instrText xml:space="preserve">ARABIC </w:instrText>
      </w:r>
      <w:r w:rsidR="00944D97">
        <w:fldChar w:fldCharType="separate"/>
      </w:r>
      <w:r w:rsidR="00FD43B3">
        <w:rPr>
          <w:noProof/>
        </w:rPr>
        <w:t>5</w:t>
      </w:r>
      <w:r w:rsidR="00944D97">
        <w:rPr>
          <w:noProof/>
        </w:rPr>
        <w:fldChar w:fldCharType="end"/>
      </w:r>
      <w:r>
        <w:t xml:space="preserve"> </w:t>
      </w:r>
      <w:r>
        <w:rPr>
          <w:i/>
        </w:rPr>
        <w:t xml:space="preserve">Flowchart </w:t>
      </w:r>
      <w:r>
        <w:t>Pengiriman dan Visualisasi Data Sensor</w:t>
      </w:r>
      <w:bookmarkEnd w:id="104"/>
    </w:p>
    <w:p w:rsidR="00A7413F" w:rsidRDefault="005F56B2" w:rsidP="005F56B2">
      <w:pPr>
        <w:pStyle w:val="Heading3"/>
      </w:pPr>
      <w:bookmarkStart w:id="105" w:name="_Toc48315919"/>
      <w:r>
        <w:t xml:space="preserve">3.3.7 </w:t>
      </w:r>
      <w:r w:rsidR="00A7413F">
        <w:t>Implementasi dan Pengujian</w:t>
      </w:r>
      <w:bookmarkEnd w:id="105"/>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106" w:name="_Toc48315920"/>
      <w:r>
        <w:t>3.3.8</w:t>
      </w:r>
      <w:r w:rsidR="005F56B2">
        <w:t xml:space="preserve"> </w:t>
      </w:r>
      <w:r w:rsidR="00A7413F">
        <w:t>Analisis dan Evaluasi</w:t>
      </w:r>
      <w:bookmarkEnd w:id="106"/>
    </w:p>
    <w:p w:rsidR="00A7413F" w:rsidRPr="00D72025" w:rsidRDefault="00A7413F" w:rsidP="00E36486">
      <w:pPr>
        <w:ind w:firstLine="720"/>
      </w:pPr>
      <w:r>
        <w:t xml:space="preserve">Tahap analisis dan Evaluasi dilakukan setelah tahap implementasi dan pengujian. Tahap analisis ini dilakukan sejalan dengan pengujian. Ketika terjadi </w:t>
      </w:r>
      <w:r>
        <w:lastRenderedPageBreak/>
        <w:t>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107" w:name="_Toc48315921"/>
      <w:r w:rsidRPr="0085132C">
        <w:lastRenderedPageBreak/>
        <w:t>DAFTAR PUSTAKA</w:t>
      </w:r>
      <w:bookmarkEnd w:id="107"/>
    </w:p>
    <w:p w:rsidR="006D2E78" w:rsidRPr="006D2E78" w:rsidRDefault="006D2E78" w:rsidP="006D2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Pr="006D2E78">
        <w:rPr>
          <w:rFonts w:cs="Times New Roman"/>
          <w:noProof/>
          <w:szCs w:val="24"/>
        </w:rPr>
        <w:t>Aji, S. P. (2017) ‘ALAT MONITORING TETESAN INFUS MENGGUNAKAN WEB SECARA ONLINE BERBASIS ESP8266 DENGAN PEMROGRAMAN ARDUINO IDE’, 12(1), p. 145.</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kbar, A. (2017) ‘Pengontrol Suhu Air Menggunakan Sensor DS18B20 Berbasis Arduino Uno’, </w:t>
      </w:r>
      <w:r w:rsidRPr="006D2E78">
        <w:rPr>
          <w:rFonts w:cs="Times New Roman"/>
          <w:i/>
          <w:iCs/>
          <w:noProof/>
          <w:szCs w:val="24"/>
        </w:rPr>
        <w:t>Universitas Sumatra Utara</w:t>
      </w:r>
      <w:r w:rsidRPr="006D2E78">
        <w:rPr>
          <w:rFonts w:cs="Times New Roman"/>
          <w:noProof/>
          <w:szCs w:val="24"/>
        </w:rPr>
        <w:t>, pp. 1–5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l-Kodmany, K. (2018) ‘The vertical farm: A review of developments and implications for the vertical city’, </w:t>
      </w:r>
      <w:r w:rsidRPr="006D2E78">
        <w:rPr>
          <w:rFonts w:cs="Times New Roman"/>
          <w:i/>
          <w:iCs/>
          <w:noProof/>
          <w:szCs w:val="24"/>
        </w:rPr>
        <w:t>Buildings</w:t>
      </w:r>
      <w:r w:rsidRPr="006D2E78">
        <w:rPr>
          <w:rFonts w:cs="Times New Roman"/>
          <w:noProof/>
          <w:szCs w:val="24"/>
        </w:rPr>
        <w:t>, 8(2). doi: 10.3390/buildings80200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Pr="006D2E78">
        <w:rPr>
          <w:rFonts w:cs="Times New Roman"/>
          <w:noProof/>
          <w:szCs w:val="24"/>
        </w:rPr>
        <w:t xml:space="preserve"> P</w:t>
      </w:r>
      <w:r w:rsidR="00FD43B3">
        <w:rPr>
          <w:rFonts w:cs="Times New Roman"/>
          <w:noProof/>
          <w:szCs w:val="24"/>
        </w:rPr>
        <w:t>usat</w:t>
      </w:r>
      <w:r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8) ‘Keadaan Ketenagakerjaan Indonesia Februari 2018’, </w:t>
      </w:r>
      <w:r w:rsidRPr="006D2E78">
        <w:rPr>
          <w:rFonts w:cs="Times New Roman"/>
          <w:i/>
          <w:iCs/>
          <w:noProof/>
          <w:szCs w:val="24"/>
        </w:rPr>
        <w:t>Berita Resmi Statistik</w:t>
      </w:r>
      <w:r w:rsidRPr="006D2E78">
        <w:rPr>
          <w:rFonts w:cs="Times New Roman"/>
          <w:noProof/>
          <w:szCs w:val="24"/>
        </w:rPr>
        <w:t>, (42), pp. 1–16. doi: No. 74/11/35/Th.XVI, 5 November 201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00FD43B3" w:rsidRPr="006D2E78">
        <w:rPr>
          <w:rFonts w:cs="Times New Roman"/>
          <w:noProof/>
          <w:szCs w:val="24"/>
        </w:rPr>
        <w:t xml:space="preserve"> P</w:t>
      </w:r>
      <w:r w:rsidR="00FD43B3">
        <w:rPr>
          <w:rFonts w:cs="Times New Roman"/>
          <w:noProof/>
          <w:szCs w:val="24"/>
        </w:rPr>
        <w:t>usat</w:t>
      </w:r>
      <w:r w:rsidR="00FD43B3"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9) </w:t>
      </w:r>
      <w:r w:rsidRPr="006D2E78">
        <w:rPr>
          <w:rFonts w:cs="Times New Roman"/>
          <w:i/>
          <w:iCs/>
          <w:noProof/>
          <w:szCs w:val="24"/>
        </w:rPr>
        <w:t>Penduduk dan Laju Pertumbuhan Penduduk Menurut Provinsi di Indonesia, 2010 - 2018.</w:t>
      </w:r>
      <w:r w:rsidRPr="006D2E78">
        <w:rPr>
          <w:rFonts w:cs="Times New Roman"/>
          <w:noProof/>
          <w:szCs w:val="24"/>
        </w:rPr>
        <w:t xml:space="preserve"> Available at: https://jatim.bps.go.id/statictable/2019/10/10/1716/penduduk-dan-laju-pertumbuhan-penduduk-menurut-provinsi-di-indonesia-2010---2018.html.</w:t>
      </w:r>
    </w:p>
    <w:p w:rsidR="006D2E78" w:rsidRPr="006D2E78" w:rsidRDefault="006D2E78" w:rsidP="006D2E78">
      <w:pPr>
        <w:widowControl w:val="0"/>
        <w:autoSpaceDE w:val="0"/>
        <w:autoSpaceDN w:val="0"/>
        <w:adjustRightInd w:val="0"/>
        <w:ind w:left="720" w:hanging="720"/>
        <w:rPr>
          <w:rFonts w:cs="Times New Roman"/>
          <w:noProof/>
          <w:szCs w:val="24"/>
        </w:rPr>
      </w:pPr>
      <w:bookmarkStart w:id="108" w:name="_GoBack"/>
      <w:bookmarkEnd w:id="108"/>
      <w:r w:rsidRPr="006D2E78">
        <w:rPr>
          <w:rFonts w:cs="Times New Roman"/>
          <w:noProof/>
          <w:szCs w:val="24"/>
        </w:rPr>
        <w:t>B</w:t>
      </w:r>
      <w:r w:rsidR="00FD43B3">
        <w:rPr>
          <w:rFonts w:cs="Times New Roman"/>
          <w:noProof/>
          <w:szCs w:val="24"/>
        </w:rPr>
        <w:t>alai</w:t>
      </w:r>
      <w:r w:rsidRPr="006D2E78">
        <w:rPr>
          <w:rFonts w:cs="Times New Roman"/>
          <w:noProof/>
          <w:szCs w:val="24"/>
        </w:rPr>
        <w:t xml:space="preserve"> P</w:t>
      </w:r>
      <w:r w:rsidR="00FD43B3">
        <w:rPr>
          <w:rFonts w:cs="Times New Roman"/>
          <w:noProof/>
          <w:szCs w:val="24"/>
        </w:rPr>
        <w:t>engkajian</w:t>
      </w:r>
      <w:r w:rsidRPr="006D2E78">
        <w:rPr>
          <w:rFonts w:cs="Times New Roman"/>
          <w:noProof/>
          <w:szCs w:val="24"/>
        </w:rPr>
        <w:t xml:space="preserve"> T</w:t>
      </w:r>
      <w:r w:rsidR="00FD43B3">
        <w:rPr>
          <w:rFonts w:cs="Times New Roman"/>
          <w:noProof/>
          <w:szCs w:val="24"/>
        </w:rPr>
        <w:t>eknologi Pertanian Jakarta, BPTP</w:t>
      </w:r>
      <w:r w:rsidRPr="006D2E78">
        <w:rPr>
          <w:rFonts w:cs="Times New Roman"/>
          <w:noProof/>
          <w:szCs w:val="24"/>
        </w:rPr>
        <w:t xml:space="preserve"> (2019) </w:t>
      </w:r>
      <w:r w:rsidRPr="006D2E78">
        <w:rPr>
          <w:rFonts w:cs="Times New Roman"/>
          <w:i/>
          <w:iCs/>
          <w:noProof/>
          <w:szCs w:val="24"/>
        </w:rPr>
        <w:t>Mengenal Microgreen : Sayuran Mini Kaya Gizi Langsung Dari Rumah Kita</w:t>
      </w:r>
      <w:r w:rsidRPr="006D2E78">
        <w:rPr>
          <w:rFonts w:cs="Times New Roman"/>
          <w:noProof/>
          <w:szCs w:val="24"/>
        </w:rPr>
        <w:t>. Available at: http://jakarta.litbang.pertanian.go.id/ind/index.php/publikasi/artikel/1208-mengenal-microgreen-sayuran-mini-kaya-gizi-langsung-dari-rumah-kita%0A.</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 xml:space="preserve">Budiyanto, A., Pramudita, G. B. and Adinandra, S. (2020) ‘Kontrol Relay dan Kecepatan Kipas Angin Direct Current (DC) dengan Sensor Suhu LM35 Berbasis Internet of Things (IoT)’, </w:t>
      </w:r>
      <w:r w:rsidRPr="006D2E78">
        <w:rPr>
          <w:rFonts w:cs="Times New Roman"/>
          <w:i/>
          <w:iCs/>
          <w:noProof/>
          <w:szCs w:val="24"/>
        </w:rPr>
        <w:t>Techné : Jurnal Ilmiah Elektroteknika</w:t>
      </w:r>
      <w:r w:rsidRPr="006D2E78">
        <w:rPr>
          <w:rFonts w:cs="Times New Roman"/>
          <w:noProof/>
          <w:szCs w:val="24"/>
        </w:rPr>
        <w:t>, 19(01), pp. 43–54. doi: 10.31358/techne.v19i01.2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Dyaksa, G. A. (2016) ‘Pengaruh convergent dan convergent- divergent nozzle terhadap entrainment ratio dan expansion ratio pada steam ejector’.</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Efendi, M. Y. and Chandra, J. E. (2019) ‘Implementasi Internet of Things Pada Sistem Kendali Lampu Rumah Menggunakan Telegram Messenger Bot Dan Nodemcu ESP8266’, </w:t>
      </w:r>
      <w:r w:rsidRPr="006D2E78">
        <w:rPr>
          <w:rFonts w:cs="Times New Roman"/>
          <w:i/>
          <w:iCs/>
          <w:noProof/>
          <w:szCs w:val="24"/>
        </w:rPr>
        <w:t>Global Journal Of Computer Science And Technology: A Hardware &amp; Computation</w:t>
      </w:r>
      <w:r w:rsidRPr="006D2E78">
        <w:rPr>
          <w:rFonts w:cs="Times New Roman"/>
          <w:noProof/>
          <w:szCs w:val="24"/>
        </w:rPr>
        <w:t>, 19(1).</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Fezari, M. and Dahoud, A. Al (2018) ‘Integrated Development Environment “ IDE ” For Arduino’, </w:t>
      </w:r>
      <w:r w:rsidRPr="006D2E78">
        <w:rPr>
          <w:rFonts w:cs="Times New Roman"/>
          <w:i/>
          <w:iCs/>
          <w:noProof/>
          <w:szCs w:val="24"/>
        </w:rPr>
        <w:t>ResearchGate</w:t>
      </w:r>
      <w:r w:rsidRPr="006D2E78">
        <w:rPr>
          <w:rFonts w:cs="Times New Roman"/>
          <w:noProof/>
          <w:szCs w:val="24"/>
        </w:rPr>
        <w:t>, (October), pp. 1–12. Available at: https://www.researchgate.net/publication/328615543%0AIntegrated.</w:t>
      </w:r>
    </w:p>
    <w:p w:rsidR="006D2E78" w:rsidRPr="006D2E78" w:rsidRDefault="00CC641B" w:rsidP="00CC641B">
      <w:pPr>
        <w:widowControl w:val="0"/>
        <w:autoSpaceDE w:val="0"/>
        <w:autoSpaceDN w:val="0"/>
        <w:adjustRightInd w:val="0"/>
        <w:ind w:left="720" w:hanging="720"/>
        <w:rPr>
          <w:rFonts w:cs="Times New Roman"/>
          <w:noProof/>
          <w:szCs w:val="24"/>
        </w:rPr>
      </w:pPr>
      <w:r>
        <w:rPr>
          <w:rFonts w:cs="Times New Roman"/>
          <w:i/>
          <w:iCs/>
          <w:noProof/>
          <w:szCs w:val="24"/>
        </w:rPr>
        <w:t xml:space="preserve">Graamans, L., </w:t>
      </w:r>
      <w:r w:rsidRPr="00CC641B">
        <w:rPr>
          <w:rFonts w:cs="Times New Roman"/>
          <w:i/>
          <w:iCs/>
          <w:noProof/>
          <w:szCs w:val="24"/>
        </w:rPr>
        <w:t>Baeza, E</w:t>
      </w:r>
      <w:r>
        <w:rPr>
          <w:rFonts w:cs="Times New Roman"/>
          <w:i/>
          <w:iCs/>
          <w:noProof/>
          <w:szCs w:val="24"/>
        </w:rPr>
        <w:t>., Andy, V. D.</w:t>
      </w:r>
      <w:r w:rsidRPr="00CC641B">
        <w:rPr>
          <w:rFonts w:cs="Times New Roman"/>
          <w:i/>
          <w:iCs/>
          <w:noProof/>
          <w:szCs w:val="24"/>
        </w:rPr>
        <w:t xml:space="preserve"> D</w:t>
      </w:r>
      <w:r>
        <w:rPr>
          <w:rFonts w:cs="Times New Roman"/>
          <w:i/>
          <w:iCs/>
          <w:noProof/>
          <w:szCs w:val="24"/>
        </w:rPr>
        <w:t>., Tsafaras, I., and Stanghellini, C.</w:t>
      </w:r>
      <w:r w:rsidR="00D32904">
        <w:rPr>
          <w:rFonts w:cs="Times New Roman"/>
          <w:i/>
          <w:iCs/>
          <w:noProof/>
          <w:szCs w:val="24"/>
        </w:rPr>
        <w:t xml:space="preserve">                                                                                                                                                                                                                                                                                                                                                                                                                                                                                                                                                                                                                                                                                                                                                                                                                                                                                                                                                                                                                                                                                                                                                                                                                                                                                                                                                                                                                                                                                                                                                                                                                                                                                                                                                                                                                                                                                                                                                                                                                                                                                                                                                                                                                                                                                                                                                                                                                                                                                                                                                                                                                                                                                                                                                                                                                                                                                                                                                                                                                                                                                                                                                                                                                                                                                                                                                                                                                                                                                                                                                                                                                                                                                                                                                                                                                                                                                                                                                                                                                                                                                                                                                                                                                                                                                                                                                                                                                                                                                                                                                                                                                                                                                                                                                                                                                                                                                                                                                                                                                                                                                                                                                                                                                                                                                                                                                                                                                                                                                                                                                                                                                                                                                                                                                                                                                                                                                                                                                                                                                                                                                                                                                                                                                                                                                                                                                                                                                                                                                                                                                                                                                                                                                                                                                                                                                                                                                                                                                                                                                                                                                                                                                                                                                                                                                                                                                                                                                                                                                                                                                                                                                                                                                                                                                                                                                                                                                                                                                                                                                                                                                                                                                                                                                                                                                                                                                                                                                                                                                                                                                                                                                                                                                                                                                                                                                                                                                                                                                                                                                                                                                                                                                                                                                                                                                                                                                                                                                                                                                                                                                                                                                                                                                                                                                                                                                                                                                                                                                                                                                                                                                                                                                                                                                                                                                                                                                                                                                                                                                                                                                                                                                                                                                                                                                                                                                                                                                                                                                                                                                                                                                                                                                                                                                                                                                                                                                                                                                                                                                                                                                                                                                                                                                                                                                                                                                                                                                                                                                                                                                                                                                                                                                                                                                                                                                                                                                                                                                                                                                                                                                                                                                                                                                                                                                                                                                                                                                                                                                                                                                                                                                                                                                                                                                                                                                                                                                                                                                                                                                                                                                                                                                                                                                                                                                                                                                                                                                                                                                                                                                                                                                                                                                                                                                                                                                                                                                                                                                                                                                                                                                                                                                                                                                                                                                                                                                                                                                                                                                                                                                                                                                                                                                                                                                                                                                                                                                                                                                                                                                                                                                                                                                                                                                                                                                                                                                                                                                                                                                                                                                                                                                                                                                                                                                                                                                                                                                                                                                                                                                                                                                                                                                                                                                                                                                                                                                                                                                                                                                                                                                                                                                                                                                                                                                                                                                                                                                                                                                                                                                                                                                                                                                                                                                                                                                                                                                                                                                                                                                                                                                                                                                                                                                                                                                                                                                                                                                                                                                                                                                                                                                                                                                                                                                                                                                                                                                                                                                                                                                                                                                                                                                                                                                                                                                                                                                                                                                                                                                                                                                                                                                                                                                                                                                                                                                                                                                                                                                                                                                                                                                                                                                                                                                                                                                                                                                                                                                                                                                                                                                                                                                                                                                                                                                                                                                                                                                                                                                                                                                                                                                                                                                                                                                                                                                                                </w:t>
      </w:r>
      <w:r>
        <w:rPr>
          <w:rFonts w:cs="Times New Roman"/>
          <w:i/>
          <w:iCs/>
          <w:noProof/>
          <w:szCs w:val="24"/>
        </w:rPr>
        <w:t xml:space="preserve">                             </w:t>
      </w:r>
      <w:r w:rsidR="006D2E78" w:rsidRPr="006D2E78">
        <w:rPr>
          <w:rFonts w:cs="Times New Roman"/>
          <w:noProof/>
          <w:szCs w:val="24"/>
        </w:rPr>
        <w:t xml:space="preserve"> (2018) ‘Plant factories versus greenhouses: Comparison of resource use efficiency’, </w:t>
      </w:r>
      <w:r w:rsidR="006D2E78" w:rsidRPr="006D2E78">
        <w:rPr>
          <w:rFonts w:cs="Times New Roman"/>
          <w:i/>
          <w:iCs/>
          <w:noProof/>
          <w:szCs w:val="24"/>
        </w:rPr>
        <w:t>Agricultural Systems</w:t>
      </w:r>
      <w:r w:rsidR="006D2E78" w:rsidRPr="006D2E78">
        <w:rPr>
          <w:rFonts w:cs="Times New Roman"/>
          <w:noProof/>
          <w:szCs w:val="24"/>
        </w:rPr>
        <w:t>, 160(July 2017), pp. 31–43. doi: 10.1016/j.agsy.2017.11.003.</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Halim, R. M. N. (2019) ‘Penerapan Network Attached Storage (NAS) berbasis Raspberry Pi di LP3SDM AZRA Palembang’, </w:t>
      </w:r>
      <w:r w:rsidRPr="006D2E78">
        <w:rPr>
          <w:rFonts w:cs="Times New Roman"/>
          <w:i/>
          <w:iCs/>
          <w:noProof/>
          <w:szCs w:val="24"/>
        </w:rPr>
        <w:t>Jurnal Teknologi Informasi dan Ilmu Komputer</w:t>
      </w:r>
      <w:r w:rsidRPr="006D2E78">
        <w:rPr>
          <w:rFonts w:cs="Times New Roman"/>
          <w:noProof/>
          <w:szCs w:val="24"/>
        </w:rPr>
        <w:t>, 6(3), p. 309. doi: 10.25126/jtiik.20196314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KEMENDESA (2018) ‘Dokumen pembelajaran inovasi desa’, pp. 1–10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Kusumaningrum, S. I. (2019) ‘Pemanfaatan sektor pertanian sebagai penunjang pertumbuhan perekonomian indonesia’, 11(1), pp. 80–89.</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Mulyani, A., Ritung, S. and Las, I. (2011) ‘Potensi dan Ketersediaan Sumberdaya Lahan untuk Mendukung Ketahanan Pangan’, </w:t>
      </w:r>
      <w:r w:rsidRPr="006D2E78">
        <w:rPr>
          <w:rFonts w:cs="Times New Roman"/>
          <w:i/>
          <w:iCs/>
          <w:noProof/>
          <w:szCs w:val="24"/>
        </w:rPr>
        <w:t>Potensi dan Ketersediaan Sumberdaya Lahan untuk Mendukung Ketahanan Pangan</w:t>
      </w:r>
      <w:r w:rsidRPr="006D2E78">
        <w:rPr>
          <w:rFonts w:cs="Times New Roman"/>
          <w:noProof/>
          <w:szCs w:val="24"/>
        </w:rPr>
        <w:t>, 30(2), pp. 73–80. doi: 10.21082/jp3.v30n2.2011.p73-80.</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Nahdi, M. A., Putro, T. Y. and Sudarsa, Y. (2019) ‘Sistem Pemantauan dan Kendali Suhu Nutrisi Tanaman Hidroponik Berbasis IOT’, pp. 201–207.</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Radi</w:t>
      </w:r>
      <w:r w:rsidR="00CC641B">
        <w:rPr>
          <w:rFonts w:cs="Times New Roman"/>
          <w:noProof/>
          <w:szCs w:val="24"/>
        </w:rPr>
        <w:t xml:space="preserve">, </w:t>
      </w:r>
      <w:r w:rsidR="00CC641B">
        <w:t>Murtiningrum, Ngadisih, Muzdrikah, F. S., Nuha, M. S., and Rizqi, F. A.</w:t>
      </w:r>
      <w:r w:rsidRPr="006D2E78">
        <w:rPr>
          <w:rFonts w:cs="Times New Roman"/>
          <w:noProof/>
          <w:szCs w:val="24"/>
        </w:rPr>
        <w:t xml:space="preserve"> (2018) ‘Calibration of Capacitive Soil Moisture Sensor (SKU:SEN0193)’, </w:t>
      </w:r>
      <w:r w:rsidRPr="006D2E78">
        <w:rPr>
          <w:rFonts w:cs="Times New Roman"/>
          <w:i/>
          <w:iCs/>
          <w:noProof/>
          <w:szCs w:val="24"/>
        </w:rPr>
        <w:t>Proceedings - 2018 4th International Conference on Science and Technology, ICST 2018</w:t>
      </w:r>
      <w:r w:rsidRPr="006D2E78">
        <w:rPr>
          <w:rFonts w:cs="Times New Roman"/>
          <w:noProof/>
          <w:szCs w:val="24"/>
        </w:rPr>
        <w:t>. IEEE, 1(August 2019), pp. 1–6. doi: 10.1109/ICSTC.2018.85286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Sulaiman, A. A., </w:t>
      </w:r>
      <w:r w:rsidRPr="00CC641B">
        <w:rPr>
          <w:rFonts w:cs="Times New Roman"/>
          <w:noProof/>
          <w:szCs w:val="24"/>
        </w:rPr>
        <w:t>Subagyono</w:t>
      </w:r>
      <w:r>
        <w:rPr>
          <w:rFonts w:cs="Times New Roman"/>
          <w:noProof/>
          <w:szCs w:val="24"/>
        </w:rPr>
        <w:t xml:space="preserve">, K., Hermanto, Suwadi, Sayaka, B., </w:t>
      </w:r>
      <w:r w:rsidRPr="00CC641B">
        <w:rPr>
          <w:rFonts w:cs="Times New Roman"/>
          <w:noProof/>
          <w:szCs w:val="24"/>
        </w:rPr>
        <w:t>Dermoredjo</w:t>
      </w:r>
      <w:r>
        <w:rPr>
          <w:rFonts w:cs="Times New Roman"/>
          <w:noProof/>
          <w:szCs w:val="24"/>
        </w:rPr>
        <w:t xml:space="preserve">, S. K., </w:t>
      </w:r>
      <w:r w:rsidRPr="00CC641B">
        <w:rPr>
          <w:rFonts w:cs="Times New Roman"/>
          <w:noProof/>
          <w:szCs w:val="24"/>
        </w:rPr>
        <w:t>Sinuraya</w:t>
      </w:r>
      <w:r>
        <w:rPr>
          <w:rFonts w:cs="Times New Roman"/>
          <w:noProof/>
          <w:szCs w:val="24"/>
        </w:rPr>
        <w:t>, J. F., Santoso, P. B. K., and Bahar, F. A.</w:t>
      </w:r>
      <w:r w:rsidR="006D2E78" w:rsidRPr="006D2E78">
        <w:rPr>
          <w:rFonts w:cs="Times New Roman"/>
          <w:noProof/>
          <w:szCs w:val="24"/>
        </w:rPr>
        <w:t xml:space="preserve"> (2018) </w:t>
      </w:r>
      <w:r w:rsidR="006D2E78" w:rsidRPr="006D2E78">
        <w:rPr>
          <w:rFonts w:cs="Times New Roman"/>
          <w:i/>
          <w:iCs/>
          <w:noProof/>
          <w:szCs w:val="24"/>
        </w:rPr>
        <w:t>Perdagangan Internasional Komoditas Pangan Strategis</w:t>
      </w:r>
      <w:r w:rsidR="006D2E78" w:rsidRPr="006D2E78">
        <w:rPr>
          <w:rFonts w:cs="Times New Roman"/>
          <w:noProof/>
          <w:szCs w:val="24"/>
        </w:rPr>
        <w:t>.</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ni, A. S. (2019) ‘Permasalahan dan tantangan konservasi tanah dan air’, </w:t>
      </w:r>
      <w:r w:rsidRPr="006D2E78">
        <w:rPr>
          <w:rFonts w:cs="Times New Roman"/>
          <w:i/>
          <w:iCs/>
          <w:noProof/>
          <w:szCs w:val="24"/>
        </w:rPr>
        <w:t>Info Singkat</w:t>
      </w:r>
      <w:r w:rsidRPr="006D2E78">
        <w:rPr>
          <w:rFonts w:cs="Times New Roman"/>
          <w:noProof/>
          <w:szCs w:val="24"/>
        </w:rPr>
        <w:t>, 11(6), pp. 13–18. Available at: https://berkas.dpr.go.id/puslit/files/info_singkat/Info Singkat-XI-6-II-P3DI-Maret-2019-236.pdf.</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tini, F., Maimunah and Fauzandi, F. I. (2018) ‘Sistem Akuisisi Data Suhu Dan </w:t>
      </w:r>
      <w:r w:rsidRPr="006D2E78">
        <w:rPr>
          <w:rFonts w:cs="Times New Roman"/>
          <w:noProof/>
          <w:szCs w:val="24"/>
        </w:rPr>
        <w:lastRenderedPageBreak/>
        <w:t>Kelembaban Tanah Pada Irigasi Tetes Otomatis Berbasis Internet of Things’, pp. 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Tuomisto, H. L. (2019) ‘Vertical Farming and Cultured Meat: Immature Technologies for Urgent Problems’, </w:t>
      </w:r>
      <w:r w:rsidRPr="006D2E78">
        <w:rPr>
          <w:rFonts w:cs="Times New Roman"/>
          <w:i/>
          <w:iCs/>
          <w:noProof/>
          <w:szCs w:val="24"/>
        </w:rPr>
        <w:t>One Earth</w:t>
      </w:r>
      <w:r w:rsidRPr="006D2E78">
        <w:rPr>
          <w:rFonts w:cs="Times New Roman"/>
          <w:noProof/>
          <w:szCs w:val="24"/>
        </w:rPr>
        <w:t>. Elsevier Inc., 1(3), pp. 275–277. doi: 10.1016/j.oneear.2019.10.0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Vahaji, S., </w:t>
      </w:r>
      <w:r>
        <w:t>Akbarzadeh, A</w:t>
      </w:r>
      <w:r w:rsidR="006D2E78" w:rsidRPr="006D2E78">
        <w:rPr>
          <w:rFonts w:cs="Times New Roman"/>
          <w:i/>
          <w:iCs/>
          <w:noProof/>
          <w:szCs w:val="24"/>
        </w:rPr>
        <w:t>.</w:t>
      </w:r>
      <w:r>
        <w:rPr>
          <w:rFonts w:cs="Times New Roman"/>
          <w:i/>
          <w:iCs/>
          <w:noProof/>
          <w:szCs w:val="24"/>
        </w:rPr>
        <w:t xml:space="preserve">, </w:t>
      </w:r>
      <w:r>
        <w:t>Date, A., Cheung, S. C. P., and Tu, J.</w:t>
      </w:r>
      <w:r w:rsidR="006D2E78" w:rsidRPr="006D2E78">
        <w:rPr>
          <w:rFonts w:cs="Times New Roman"/>
          <w:noProof/>
          <w:szCs w:val="24"/>
        </w:rPr>
        <w:t xml:space="preserve"> (2015) ‘Study on the Efficiency of a Convergent-Divergent Two-Phase Nozzle as a Motive Force for Power Generation from Low Temperature Geothermal Resources’, </w:t>
      </w:r>
      <w:r w:rsidR="006D2E78" w:rsidRPr="006D2E78">
        <w:rPr>
          <w:rFonts w:cs="Times New Roman"/>
          <w:i/>
          <w:iCs/>
          <w:noProof/>
          <w:szCs w:val="24"/>
        </w:rPr>
        <w:t>World Geothermal Congress 2015</w:t>
      </w:r>
      <w:r w:rsidR="006D2E78" w:rsidRPr="006D2E78">
        <w:rPr>
          <w:rFonts w:cs="Times New Roman"/>
          <w:noProof/>
          <w:szCs w:val="24"/>
        </w:rPr>
        <w:t>, (April), p. 1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Yudha, P. S. F. and Sani, R. A. (2017) ‘Implementasi Sensor Ultrasonik Hc-Sr04 Sebagai Sensor Parkir Mobil Berbasis Arduino’, </w:t>
      </w:r>
      <w:r w:rsidRPr="006D2E78">
        <w:rPr>
          <w:rFonts w:cs="Times New Roman"/>
          <w:i/>
          <w:iCs/>
          <w:noProof/>
          <w:szCs w:val="24"/>
        </w:rPr>
        <w:t>EINSTEIN e-JOURNAL</w:t>
      </w:r>
      <w:r w:rsidRPr="006D2E78">
        <w:rPr>
          <w:rFonts w:cs="Times New Roman"/>
          <w:noProof/>
          <w:szCs w:val="24"/>
        </w:rPr>
        <w:t>, 5(3). doi: 10.24114/einstein.v5i3.12002.</w:t>
      </w:r>
    </w:p>
    <w:p w:rsidR="006D2E78" w:rsidRPr="006D2E78" w:rsidRDefault="006D2E78" w:rsidP="006D2E78">
      <w:pPr>
        <w:widowControl w:val="0"/>
        <w:autoSpaceDE w:val="0"/>
        <w:autoSpaceDN w:val="0"/>
        <w:adjustRightInd w:val="0"/>
        <w:ind w:left="720" w:hanging="720"/>
        <w:rPr>
          <w:rFonts w:cs="Times New Roman"/>
          <w:noProof/>
        </w:rPr>
      </w:pPr>
      <w:r w:rsidRPr="006D2E78">
        <w:rPr>
          <w:rFonts w:cs="Times New Roman"/>
          <w:noProof/>
          <w:szCs w:val="24"/>
        </w:rPr>
        <w:t xml:space="preserve">Yuwono, B., Nugroho, S. P. and Heriyanto (2015) ‘Pengembangan Model Public Monitoring System Menggunakan Raspberry Pi’, </w:t>
      </w:r>
      <w:r w:rsidRPr="006D2E78">
        <w:rPr>
          <w:rFonts w:cs="Times New Roman"/>
          <w:i/>
          <w:iCs/>
          <w:noProof/>
          <w:szCs w:val="24"/>
        </w:rPr>
        <w:t>Telematika</w:t>
      </w:r>
      <w:r w:rsidRPr="006D2E78">
        <w:rPr>
          <w:rFonts w:cs="Times New Roman"/>
          <w:noProof/>
          <w:szCs w:val="24"/>
        </w:rPr>
        <w:t>, 12(02), pp. 123–133.</w:t>
      </w:r>
    </w:p>
    <w:p w:rsidR="005302E0" w:rsidRPr="00140235" w:rsidRDefault="006D2E78" w:rsidP="006D2E78">
      <w:pPr>
        <w:ind w:left="720" w:hanging="720"/>
      </w:pPr>
      <w:r>
        <w:fldChar w:fldCharType="end"/>
      </w:r>
    </w:p>
    <w:sectPr w:rsidR="005302E0" w:rsidRPr="00140235" w:rsidSect="004033C1">
      <w:footerReference w:type="default" r:id="rId27"/>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4D97" w:rsidRDefault="00944D97">
      <w:pPr>
        <w:spacing w:after="0" w:line="240" w:lineRule="auto"/>
      </w:pPr>
      <w:r>
        <w:separator/>
      </w:r>
    </w:p>
  </w:endnote>
  <w:endnote w:type="continuationSeparator" w:id="0">
    <w:p w:rsidR="00944D97" w:rsidRDefault="00944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564F24" w:rsidRDefault="00564F24" w:rsidP="008000D3">
        <w:pPr>
          <w:jc w:val="center"/>
        </w:pPr>
        <w:r>
          <w:fldChar w:fldCharType="begin"/>
        </w:r>
        <w:r>
          <w:instrText xml:space="preserve"> PAGE   \* MERGEFORMAT </w:instrText>
        </w:r>
        <w:r>
          <w:fldChar w:fldCharType="separate"/>
        </w:r>
        <w:r w:rsidR="00FD43B3">
          <w:rPr>
            <w:noProof/>
          </w:rPr>
          <w:t>vi</w:t>
        </w:r>
        <w:r>
          <w:rPr>
            <w:noProof/>
          </w:rPr>
          <w:fldChar w:fldCharType="end"/>
        </w:r>
      </w:p>
    </w:sdtContent>
  </w:sdt>
  <w:p w:rsidR="00564F24" w:rsidRDefault="00564F24"/>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F24" w:rsidRDefault="00564F24">
    <w:pPr>
      <w:jc w:val="right"/>
    </w:pPr>
  </w:p>
  <w:p w:rsidR="00564F24" w:rsidRDefault="00564F24"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564F24" w:rsidRDefault="00564F24">
        <w:pPr>
          <w:pStyle w:val="Footer"/>
          <w:jc w:val="right"/>
        </w:pPr>
        <w:r>
          <w:fldChar w:fldCharType="begin"/>
        </w:r>
        <w:r>
          <w:instrText xml:space="preserve"> PAGE   \* MERGEFORMAT </w:instrText>
        </w:r>
        <w:r>
          <w:fldChar w:fldCharType="separate"/>
        </w:r>
        <w:r w:rsidR="00FD43B3">
          <w:rPr>
            <w:noProof/>
          </w:rPr>
          <w:t>26</w:t>
        </w:r>
        <w:r>
          <w:rPr>
            <w:noProof/>
          </w:rPr>
          <w:fldChar w:fldCharType="end"/>
        </w:r>
      </w:p>
    </w:sdtContent>
  </w:sdt>
  <w:p w:rsidR="00564F24" w:rsidRDefault="00564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4D97" w:rsidRDefault="00944D97">
      <w:pPr>
        <w:spacing w:after="0" w:line="240" w:lineRule="auto"/>
      </w:pPr>
      <w:r>
        <w:separator/>
      </w:r>
    </w:p>
  </w:footnote>
  <w:footnote w:type="continuationSeparator" w:id="0">
    <w:p w:rsidR="00944D97" w:rsidRDefault="00944D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E7855"/>
    <w:multiLevelType w:val="hybridMultilevel"/>
    <w:tmpl w:val="CBEEF676"/>
    <w:lvl w:ilvl="0" w:tplc="AB00A8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86330"/>
    <w:multiLevelType w:val="multilevel"/>
    <w:tmpl w:val="D23E0DA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0965EA0"/>
    <w:multiLevelType w:val="multilevel"/>
    <w:tmpl w:val="53869D20"/>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14"/>
  </w:num>
  <w:num w:numId="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6"/>
  </w:num>
  <w:num w:numId="7">
    <w:abstractNumId w:val="21"/>
  </w:num>
  <w:num w:numId="8">
    <w:abstractNumId w:val="24"/>
  </w:num>
  <w:num w:numId="9">
    <w:abstractNumId w:val="22"/>
  </w:num>
  <w:num w:numId="10">
    <w:abstractNumId w:val="13"/>
  </w:num>
  <w:num w:numId="11">
    <w:abstractNumId w:val="11"/>
  </w:num>
  <w:num w:numId="12">
    <w:abstractNumId w:val="19"/>
  </w:num>
  <w:num w:numId="13">
    <w:abstractNumId w:val="7"/>
  </w:num>
  <w:num w:numId="14">
    <w:abstractNumId w:val="5"/>
  </w:num>
  <w:num w:numId="15">
    <w:abstractNumId w:val="10"/>
  </w:num>
  <w:num w:numId="16">
    <w:abstractNumId w:val="17"/>
  </w:num>
  <w:num w:numId="17">
    <w:abstractNumId w:val="23"/>
  </w:num>
  <w:num w:numId="18">
    <w:abstractNumId w:val="9"/>
  </w:num>
  <w:num w:numId="19">
    <w:abstractNumId w:val="20"/>
  </w:num>
  <w:num w:numId="20">
    <w:abstractNumId w:val="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
  </w:num>
  <w:num w:numId="24">
    <w:abstractNumId w:val="15"/>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1076A"/>
    <w:rsid w:val="000155F3"/>
    <w:rsid w:val="00015D93"/>
    <w:rsid w:val="000240D6"/>
    <w:rsid w:val="000325AC"/>
    <w:rsid w:val="00084CB0"/>
    <w:rsid w:val="000B5DC9"/>
    <w:rsid w:val="000C4141"/>
    <w:rsid w:val="000D3A1C"/>
    <w:rsid w:val="000D61B2"/>
    <w:rsid w:val="000E3BF4"/>
    <w:rsid w:val="000F57E9"/>
    <w:rsid w:val="001056D1"/>
    <w:rsid w:val="00112BCF"/>
    <w:rsid w:val="001225DE"/>
    <w:rsid w:val="00130579"/>
    <w:rsid w:val="001349AC"/>
    <w:rsid w:val="001357F7"/>
    <w:rsid w:val="00140235"/>
    <w:rsid w:val="00171C18"/>
    <w:rsid w:val="00175919"/>
    <w:rsid w:val="00187E1A"/>
    <w:rsid w:val="001958BE"/>
    <w:rsid w:val="001A0950"/>
    <w:rsid w:val="001A1F3C"/>
    <w:rsid w:val="001A5B80"/>
    <w:rsid w:val="001A7F37"/>
    <w:rsid w:val="001A7FCA"/>
    <w:rsid w:val="001B0AE9"/>
    <w:rsid w:val="00211B81"/>
    <w:rsid w:val="00216871"/>
    <w:rsid w:val="002168B2"/>
    <w:rsid w:val="00216D0F"/>
    <w:rsid w:val="00220511"/>
    <w:rsid w:val="002251F1"/>
    <w:rsid w:val="00231B78"/>
    <w:rsid w:val="002447DD"/>
    <w:rsid w:val="00261E26"/>
    <w:rsid w:val="0026436A"/>
    <w:rsid w:val="002814E1"/>
    <w:rsid w:val="002826C1"/>
    <w:rsid w:val="00297496"/>
    <w:rsid w:val="002B3419"/>
    <w:rsid w:val="002B76D4"/>
    <w:rsid w:val="002D73C6"/>
    <w:rsid w:val="002E0B85"/>
    <w:rsid w:val="002E0F9A"/>
    <w:rsid w:val="002E10B8"/>
    <w:rsid w:val="002F3D69"/>
    <w:rsid w:val="00304AD0"/>
    <w:rsid w:val="003134C2"/>
    <w:rsid w:val="00316A64"/>
    <w:rsid w:val="0032202C"/>
    <w:rsid w:val="00327E48"/>
    <w:rsid w:val="0035394B"/>
    <w:rsid w:val="00360933"/>
    <w:rsid w:val="00364E00"/>
    <w:rsid w:val="0037666A"/>
    <w:rsid w:val="00385B83"/>
    <w:rsid w:val="00391C03"/>
    <w:rsid w:val="00393E6E"/>
    <w:rsid w:val="00395718"/>
    <w:rsid w:val="004033C1"/>
    <w:rsid w:val="0040517A"/>
    <w:rsid w:val="0040654E"/>
    <w:rsid w:val="00420B55"/>
    <w:rsid w:val="00420E2B"/>
    <w:rsid w:val="00445B70"/>
    <w:rsid w:val="00456490"/>
    <w:rsid w:val="00456D01"/>
    <w:rsid w:val="00465769"/>
    <w:rsid w:val="00477737"/>
    <w:rsid w:val="0048227D"/>
    <w:rsid w:val="00483611"/>
    <w:rsid w:val="0048637B"/>
    <w:rsid w:val="004928A2"/>
    <w:rsid w:val="004B2198"/>
    <w:rsid w:val="004C1058"/>
    <w:rsid w:val="004C58AD"/>
    <w:rsid w:val="004E6184"/>
    <w:rsid w:val="004E65A0"/>
    <w:rsid w:val="005015A3"/>
    <w:rsid w:val="00512597"/>
    <w:rsid w:val="005172E1"/>
    <w:rsid w:val="005232FE"/>
    <w:rsid w:val="005302E0"/>
    <w:rsid w:val="00537388"/>
    <w:rsid w:val="00556391"/>
    <w:rsid w:val="0056209B"/>
    <w:rsid w:val="00564F24"/>
    <w:rsid w:val="0057543E"/>
    <w:rsid w:val="005801D6"/>
    <w:rsid w:val="005A6EB9"/>
    <w:rsid w:val="005C2B7D"/>
    <w:rsid w:val="005E4F6D"/>
    <w:rsid w:val="005E72D5"/>
    <w:rsid w:val="005F2C68"/>
    <w:rsid w:val="005F53FA"/>
    <w:rsid w:val="005F56B2"/>
    <w:rsid w:val="00623266"/>
    <w:rsid w:val="00623AA4"/>
    <w:rsid w:val="006269CC"/>
    <w:rsid w:val="00645507"/>
    <w:rsid w:val="00645D65"/>
    <w:rsid w:val="006629D8"/>
    <w:rsid w:val="006645BF"/>
    <w:rsid w:val="00673C54"/>
    <w:rsid w:val="00682459"/>
    <w:rsid w:val="006941A4"/>
    <w:rsid w:val="0069518F"/>
    <w:rsid w:val="006A2CB2"/>
    <w:rsid w:val="006A4A8F"/>
    <w:rsid w:val="006A5356"/>
    <w:rsid w:val="006A6424"/>
    <w:rsid w:val="006B6666"/>
    <w:rsid w:val="006B6743"/>
    <w:rsid w:val="006C2D98"/>
    <w:rsid w:val="006D2E78"/>
    <w:rsid w:val="006D44A1"/>
    <w:rsid w:val="006D72B2"/>
    <w:rsid w:val="00710514"/>
    <w:rsid w:val="007172CF"/>
    <w:rsid w:val="007175B6"/>
    <w:rsid w:val="00725DF0"/>
    <w:rsid w:val="00732CEC"/>
    <w:rsid w:val="0073624C"/>
    <w:rsid w:val="0074362B"/>
    <w:rsid w:val="00743A02"/>
    <w:rsid w:val="00743BAD"/>
    <w:rsid w:val="00755520"/>
    <w:rsid w:val="007649D9"/>
    <w:rsid w:val="00772514"/>
    <w:rsid w:val="007C0567"/>
    <w:rsid w:val="007C1744"/>
    <w:rsid w:val="007D33BA"/>
    <w:rsid w:val="007E01C5"/>
    <w:rsid w:val="008000D3"/>
    <w:rsid w:val="0080085C"/>
    <w:rsid w:val="008036AC"/>
    <w:rsid w:val="008138CA"/>
    <w:rsid w:val="00817E21"/>
    <w:rsid w:val="00843AAC"/>
    <w:rsid w:val="0085132C"/>
    <w:rsid w:val="0085511E"/>
    <w:rsid w:val="00856DB0"/>
    <w:rsid w:val="008742F1"/>
    <w:rsid w:val="00882DDC"/>
    <w:rsid w:val="008B7FD4"/>
    <w:rsid w:val="008C3494"/>
    <w:rsid w:val="008D3244"/>
    <w:rsid w:val="008D5CEA"/>
    <w:rsid w:val="008E2F4A"/>
    <w:rsid w:val="008E51FF"/>
    <w:rsid w:val="008F26FE"/>
    <w:rsid w:val="00900576"/>
    <w:rsid w:val="0091618D"/>
    <w:rsid w:val="0092173B"/>
    <w:rsid w:val="00925874"/>
    <w:rsid w:val="00931E7B"/>
    <w:rsid w:val="00944D97"/>
    <w:rsid w:val="00963926"/>
    <w:rsid w:val="00986B61"/>
    <w:rsid w:val="009A4A1A"/>
    <w:rsid w:val="009A4B79"/>
    <w:rsid w:val="00A129FE"/>
    <w:rsid w:val="00A14466"/>
    <w:rsid w:val="00A14A7B"/>
    <w:rsid w:val="00A14EA7"/>
    <w:rsid w:val="00A203C1"/>
    <w:rsid w:val="00A26E1C"/>
    <w:rsid w:val="00A46382"/>
    <w:rsid w:val="00A63887"/>
    <w:rsid w:val="00A64FC3"/>
    <w:rsid w:val="00A7413F"/>
    <w:rsid w:val="00AE60DB"/>
    <w:rsid w:val="00AE66D4"/>
    <w:rsid w:val="00AF3319"/>
    <w:rsid w:val="00AF58CD"/>
    <w:rsid w:val="00B0614C"/>
    <w:rsid w:val="00B231DC"/>
    <w:rsid w:val="00B312B9"/>
    <w:rsid w:val="00B32547"/>
    <w:rsid w:val="00B53DDA"/>
    <w:rsid w:val="00B55E9F"/>
    <w:rsid w:val="00B57DD5"/>
    <w:rsid w:val="00B702A2"/>
    <w:rsid w:val="00B73BC5"/>
    <w:rsid w:val="00B74B59"/>
    <w:rsid w:val="00B8348A"/>
    <w:rsid w:val="00B873E1"/>
    <w:rsid w:val="00B96BFC"/>
    <w:rsid w:val="00BB3A86"/>
    <w:rsid w:val="00BD173B"/>
    <w:rsid w:val="00BE1CC3"/>
    <w:rsid w:val="00BF65D7"/>
    <w:rsid w:val="00C10E39"/>
    <w:rsid w:val="00C16CFC"/>
    <w:rsid w:val="00C31988"/>
    <w:rsid w:val="00C4069D"/>
    <w:rsid w:val="00C43AED"/>
    <w:rsid w:val="00C52729"/>
    <w:rsid w:val="00C55FEF"/>
    <w:rsid w:val="00C57792"/>
    <w:rsid w:val="00C76E3D"/>
    <w:rsid w:val="00C95BB8"/>
    <w:rsid w:val="00CC641B"/>
    <w:rsid w:val="00CD635F"/>
    <w:rsid w:val="00CE4B3D"/>
    <w:rsid w:val="00CF52AD"/>
    <w:rsid w:val="00CF7667"/>
    <w:rsid w:val="00D113F3"/>
    <w:rsid w:val="00D159F1"/>
    <w:rsid w:val="00D228AD"/>
    <w:rsid w:val="00D23031"/>
    <w:rsid w:val="00D32904"/>
    <w:rsid w:val="00D511B0"/>
    <w:rsid w:val="00D95F48"/>
    <w:rsid w:val="00DA25B4"/>
    <w:rsid w:val="00DA5DE2"/>
    <w:rsid w:val="00DA6242"/>
    <w:rsid w:val="00DB3D46"/>
    <w:rsid w:val="00DC1518"/>
    <w:rsid w:val="00DD280A"/>
    <w:rsid w:val="00DE0A29"/>
    <w:rsid w:val="00E2152B"/>
    <w:rsid w:val="00E327F9"/>
    <w:rsid w:val="00E36486"/>
    <w:rsid w:val="00E42A71"/>
    <w:rsid w:val="00E46F4A"/>
    <w:rsid w:val="00E551EF"/>
    <w:rsid w:val="00E71F1A"/>
    <w:rsid w:val="00E75AC4"/>
    <w:rsid w:val="00E8105F"/>
    <w:rsid w:val="00E849B1"/>
    <w:rsid w:val="00EA06A7"/>
    <w:rsid w:val="00EF349F"/>
    <w:rsid w:val="00F204DE"/>
    <w:rsid w:val="00F309EE"/>
    <w:rsid w:val="00F32561"/>
    <w:rsid w:val="00F34E4C"/>
    <w:rsid w:val="00F63A13"/>
    <w:rsid w:val="00F97593"/>
    <w:rsid w:val="00FA636A"/>
    <w:rsid w:val="00FB1D1D"/>
    <w:rsid w:val="00FB2098"/>
    <w:rsid w:val="00FC4E22"/>
    <w:rsid w:val="00FD43B3"/>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4D3C"/>
  <w15:docId w15:val="{DE79C397-A0E4-4EBB-971F-8AB333AE3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C10E39"/>
    <w:pPr>
      <w:tabs>
        <w:tab w:val="left" w:pos="630"/>
        <w:tab w:val="right" w:leader="dot" w:pos="7928"/>
      </w:tabs>
      <w:spacing w:after="0"/>
      <w:ind w:left="240"/>
    </w:pPr>
  </w:style>
  <w:style w:type="paragraph" w:styleId="TOC3">
    <w:name w:val="toc 3"/>
    <w:basedOn w:val="Normal"/>
    <w:next w:val="Normal"/>
    <w:autoRedefine/>
    <w:uiPriority w:val="39"/>
    <w:unhideWhenUsed/>
    <w:rsid w:val="002D73C6"/>
    <w:pPr>
      <w:tabs>
        <w:tab w:val="left" w:pos="990"/>
        <w:tab w:val="right" w:leader="dot" w:pos="7928"/>
      </w:tabs>
      <w:spacing w:after="0"/>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731663619">
      <w:bodyDiv w:val="1"/>
      <w:marLeft w:val="0"/>
      <w:marRight w:val="0"/>
      <w:marTop w:val="0"/>
      <w:marBottom w:val="0"/>
      <w:divBdr>
        <w:top w:val="none" w:sz="0" w:space="0" w:color="auto"/>
        <w:left w:val="none" w:sz="0" w:space="0" w:color="auto"/>
        <w:bottom w:val="none" w:sz="0" w:space="0" w:color="auto"/>
        <w:right w:val="none" w:sz="0" w:space="0" w:color="auto"/>
      </w:divBdr>
    </w:div>
    <w:div w:id="741296282">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188906747">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A0FCA-22BE-42D9-893C-B1E7A885B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34</Pages>
  <Words>15951</Words>
  <Characters>90924</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35</cp:revision>
  <cp:lastPrinted>2020-08-28T05:16:00Z</cp:lastPrinted>
  <dcterms:created xsi:type="dcterms:W3CDTF">2020-08-03T04:40:00Z</dcterms:created>
  <dcterms:modified xsi:type="dcterms:W3CDTF">2020-08-28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